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C4095" w14:textId="5C1B7143" w:rsidR="0095396D" w:rsidRDefault="0095396D" w:rsidP="00633E83">
      <w:pPr>
        <w:pStyle w:val="Heading1"/>
        <w:jc w:val="center"/>
      </w:pPr>
      <w:r>
        <w:t xml:space="preserve">Predicting while </w:t>
      </w:r>
      <w:r w:rsidR="00633E83">
        <w:t>M</w:t>
      </w:r>
      <w:r>
        <w:t xml:space="preserve">oving: How </w:t>
      </w:r>
      <w:r w:rsidR="00633E83">
        <w:t>V</w:t>
      </w:r>
      <w:r>
        <w:t xml:space="preserve">isually </w:t>
      </w:r>
      <w:r w:rsidR="00633E83">
        <w:t>S</w:t>
      </w:r>
      <w:r>
        <w:t xml:space="preserve">imulated </w:t>
      </w:r>
      <w:r w:rsidR="00633E83">
        <w:t>S</w:t>
      </w:r>
      <w:r>
        <w:t>elf-</w:t>
      </w:r>
      <w:r w:rsidR="00633E83">
        <w:t>M</w:t>
      </w:r>
      <w:r>
        <w:t xml:space="preserve">otion </w:t>
      </w:r>
      <w:r w:rsidR="00633E83">
        <w:t>I</w:t>
      </w:r>
      <w:r>
        <w:t xml:space="preserve">mpacts the </w:t>
      </w:r>
      <w:r w:rsidR="00633E83">
        <w:t>P</w:t>
      </w:r>
      <w:r>
        <w:t xml:space="preserve">rediction of </w:t>
      </w:r>
      <w:r w:rsidR="00633E83">
        <w:t>O</w:t>
      </w:r>
      <w:r>
        <w:t xml:space="preserve">bject </w:t>
      </w:r>
      <w:r w:rsidR="00633E83">
        <w:t>M</w:t>
      </w:r>
      <w:r>
        <w:t>otion</w:t>
      </w:r>
    </w:p>
    <w:p w14:paraId="1C2959E5" w14:textId="599B96B2" w:rsidR="00AC1992" w:rsidRDefault="00AC1992" w:rsidP="00AC1992">
      <w:pPr>
        <w:jc w:val="center"/>
      </w:pPr>
      <w:r>
        <w:t>Björn Jörges¹</w:t>
      </w:r>
      <w:r w:rsidRPr="00AC1992">
        <w:t>*</w:t>
      </w:r>
      <w:r>
        <w:t>, Laurence R. Harris¹</w:t>
      </w:r>
    </w:p>
    <w:p w14:paraId="796A747D" w14:textId="77777777" w:rsidR="00AC1992" w:rsidRDefault="00AC1992" w:rsidP="00AC1992">
      <w:pPr>
        <w:jc w:val="center"/>
      </w:pPr>
      <w:r>
        <w:t xml:space="preserve">¹ Center for Vision Research, York University, 4700 </w:t>
      </w:r>
      <w:proofErr w:type="spellStart"/>
      <w:r>
        <w:t>Keele</w:t>
      </w:r>
      <w:proofErr w:type="spellEnd"/>
      <w:r>
        <w:t xml:space="preserve"> Street, Toronto, ON M3J 1P3, Canada</w:t>
      </w:r>
    </w:p>
    <w:p w14:paraId="18408B7C" w14:textId="23D50F01" w:rsidR="00AC1992" w:rsidRDefault="00AC1992" w:rsidP="00AC1992">
      <w:r>
        <w:t>* Corresponding Author</w:t>
      </w:r>
    </w:p>
    <w:p w14:paraId="3FAD4FE9" w14:textId="77777777" w:rsidR="00633E83" w:rsidRPr="0095396D" w:rsidRDefault="00633E83" w:rsidP="00AC1992"/>
    <w:p w14:paraId="375C4CAB" w14:textId="59791377" w:rsidR="0095396D" w:rsidRDefault="00AC1992" w:rsidP="00274F73">
      <w:pPr>
        <w:pStyle w:val="Heading1"/>
      </w:pPr>
      <w:r>
        <w:t>Abstract</w:t>
      </w:r>
    </w:p>
    <w:p w14:paraId="3D4D3569" w14:textId="66637C19" w:rsidR="00AC1992" w:rsidRDefault="00253DC6" w:rsidP="00633E83">
      <w:pPr>
        <w:jc w:val="both"/>
      </w:pPr>
      <w:r>
        <w:t xml:space="preserve">To interact successfully with moving objects in our environment we need to predict their behavior. Predicting the trajectory of such object requires, in turn, </w:t>
      </w:r>
      <w:r w:rsidR="00633E83">
        <w:t xml:space="preserve">estimates of their velocities. When flow parsing during self-motion is incomplete, that is, when parts of the retinal motion caused by self-motion are attributed to object motion, the velocities estimates can be biased. Further, the process of flow parsing may lead to velocity judgements being more variable during self-motion. Biases and lowered precision in velocity estimation should then translate to biases and lowered precision in motion prediction. We investigate this relationship between self-motion, velocity estimation and motion prediction with two tasks in a realistic VR environment: </w:t>
      </w:r>
      <w:r w:rsidR="0086400A">
        <w:t xml:space="preserve">first, participants are shown a ball moving laterally which disappears after a certain time. They then </w:t>
      </w:r>
      <w:proofErr w:type="gramStart"/>
      <w:r w:rsidR="0086400A">
        <w:t>have to</w:t>
      </w:r>
      <w:proofErr w:type="gramEnd"/>
      <w:r w:rsidR="0086400A">
        <w:t xml:space="preserve"> indicate by button press when they think the ball would hit a target rectangle in the environment. While the ball is visible, they can experience visual lateral self-motion in the same or in the opposite direction of the ball or they remain static. The second task is a two-interval forced choice task in which participants </w:t>
      </w:r>
      <w:proofErr w:type="gramStart"/>
      <w:r w:rsidR="0086400A">
        <w:t>have to</w:t>
      </w:r>
      <w:proofErr w:type="gramEnd"/>
      <w:r w:rsidR="0086400A">
        <w:t xml:space="preserve"> judge which of two motions is faster: one consists in the same ball they observe in the first task, while the other consists in a ball cloud whose speed is controlled by a PEST staircase. While observing the single ball, they are again moved visually </w:t>
      </w:r>
      <w:r w:rsidR="0086400A" w:rsidRPr="0086400A">
        <w:t xml:space="preserve">either </w:t>
      </w:r>
      <w:r w:rsidR="0086400A">
        <w:t>in the same or opposite direction of the ball or they remain static.</w:t>
      </w:r>
      <w:r w:rsidR="00EC1211">
        <w:t xml:space="preserve"> We expect participants to overestimate the </w:t>
      </w:r>
      <w:r w:rsidR="0093675D">
        <w:t>speed of a ball that moves opposite to the simulated self-motion (speed estimation task), which should lead them to underestimate the time it takes the ball to reach the target rectangle (motion prediction task). Visually simulated self-motion should further increase variability in both tasks. We expect to find performance to be correlated between both tasks, both in terms of accuracy and precision.</w:t>
      </w:r>
    </w:p>
    <w:p w14:paraId="5CAF3308" w14:textId="77777777" w:rsidR="00AC1992" w:rsidRPr="00AC1992" w:rsidRDefault="00AC1992" w:rsidP="00AC1992"/>
    <w:p w14:paraId="599E7970" w14:textId="1B76CB27" w:rsidR="00274F73" w:rsidRDefault="00D32638" w:rsidP="00274F73">
      <w:pPr>
        <w:pStyle w:val="Heading1"/>
      </w:pPr>
      <w:r>
        <w:t>Introduction</w:t>
      </w:r>
    </w:p>
    <w:p w14:paraId="7B52289A" w14:textId="77777777" w:rsidR="00D32638" w:rsidRPr="00D32638" w:rsidRDefault="00D32638" w:rsidP="00D32638"/>
    <w:p w14:paraId="370D5082" w14:textId="6604DBE1"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and </w:t>
      </w:r>
      <w:r w:rsidR="00EC6B61">
        <w:t xml:space="preserve">hitting </w:t>
      </w:r>
      <w:r>
        <w:t>a volleyball</w:t>
      </w:r>
      <w:r w:rsidR="0031373F">
        <w:t>,</w:t>
      </w:r>
      <w:r w:rsidR="00EC6B61">
        <w:t xml:space="preserve"> or</w:t>
      </w:r>
      <w:r>
        <w:t xml:space="preserve"> deciding whether we can make a safe lef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667F09">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mendeley":{"formattedCitation":"(DiCarlo &amp; Maunsell, 2005; Maunsell &amp; Gibson, 1992; Schmolesky et al., 1998)","plainTextFormattedCitation":"(DiCarlo &amp; Maunsell, 2005; Maunsell &amp; Gibson, 1992; Schmolesky et al., 1998)","previouslyFormattedCitation":"(DiCarlo &amp; Maunsell, 2005; Maunsell &amp; Gibson, 1992; Schmolesky et al., 1998)"},"properties":{"noteIndex":0},"schema":"https://github.com/citation-style-language/schema/raw/master/csl-citation.json"}</w:instrText>
      </w:r>
      <w:r w:rsidR="005B08FA">
        <w:fldChar w:fldCharType="separate"/>
      </w:r>
      <w:r w:rsidR="005B08FA" w:rsidRPr="005B08FA">
        <w:rPr>
          <w:noProof/>
        </w:rPr>
        <w:t>(DiCarlo &amp; Maunsell, 2005; Maunsell &amp; Gibson, 1992; Schmolesky et al., 1998)</w:t>
      </w:r>
      <w:r w:rsidR="005B08FA">
        <w:fldChar w:fldCharType="end"/>
      </w:r>
      <w:r w:rsidR="005B08FA">
        <w:t xml:space="preserve"> </w:t>
      </w:r>
      <w:r w:rsidR="00EC6B61">
        <w:t xml:space="preserve"> in perceiving moving objects and issuing and executing motor commands </w:t>
      </w:r>
      <w:r w:rsidR="00EC6B61">
        <w:fldChar w:fldCharType="begin" w:fldLock="1"/>
      </w:r>
      <w:r w:rsidR="005B08FA">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5B08FA">
        <w:rPr>
          <w:rFonts w:ascii="Cambria Math" w:hAnsi="Cambria Math" w:cs="Cambria Math"/>
        </w:rPr>
        <w:instrText>∼</w:instrText>
      </w:r>
      <w:r w:rsidR="005B08FA">
        <w:instrText>85%) within a relatively short practice (</w:instrText>
      </w:r>
      <w:r w:rsidR="005B08FA">
        <w:rPr>
          <w:rFonts w:ascii="Cambria Math" w:hAnsi="Cambria Math" w:cs="Cambria Math"/>
        </w:rPr>
        <w:instrText>∼</w:instrText>
      </w:r>
      <w:r w:rsidR="005B08FA">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de Rugy, Marinovic, &amp; Wallis, 2012; Zago, McIntyre, Senot, &amp; Lacquaniti, 2008)","plainTextFormattedCitation":"(de Rugy, Marinovic, &amp; Wallis, 2012; Zago, McIntyre, Senot, &amp; Lacquaniti, 2008)","previouslyFormattedCitation":"(de Rugy, Marinovic, &amp; Wallis, 2012; Zago, McIntyre, Senot, &amp; Lacquaniti, 2008)"},"properties":{"noteIndex":0},"schema":"https://github.com/citation-style-language/schema/raw/master/csl-citation.json"}</w:instrText>
      </w:r>
      <w:r w:rsidR="00EC6B61">
        <w:fldChar w:fldCharType="separate"/>
      </w:r>
      <w:r w:rsidR="00EC6B61" w:rsidRPr="00EC6B61">
        <w:rPr>
          <w:noProof/>
        </w:rPr>
        <w:t>(de Rugy, Marinovic, &amp; Wallis, 2012; Zago, McIntyre, Senot, &amp; Lacquaniti, 2008)</w:t>
      </w:r>
      <w:r w:rsidR="00EC6B61">
        <w:fldChar w:fldCharType="end"/>
      </w:r>
      <w:r w:rsidR="00EC6B61">
        <w:t>.</w:t>
      </w:r>
      <w:r w:rsidR="00E9382C">
        <w:t xml:space="preserve"> Delays between 100ms and 400ms between visual stimulation and motor response are generally assumed </w:t>
      </w:r>
      <w:r w:rsidR="00E9382C">
        <w:fldChar w:fldCharType="begin" w:fldLock="1"/>
      </w:r>
      <w:r w:rsidR="00952120">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mendeley":{"formattedCitation":"(Foxe &amp; Simpson, 2002)","plainTextFormattedCitation":"(Foxe &amp; Simpson, 2002)","previouslyFormattedCitation":"(Foxe &amp; Simpson, 2002)"},"properties":{"noteIndex":0},"schema":"https://github.com/citation-style-language/schema/raw/master/csl-citation.json"}</w:instrText>
      </w:r>
      <w:r w:rsidR="00E9382C">
        <w:fldChar w:fldCharType="separate"/>
      </w:r>
      <w:r w:rsidR="00E9382C" w:rsidRPr="00E9382C">
        <w:rPr>
          <w:noProof/>
        </w:rPr>
        <w:t xml:space="preserve">(Foxe </w:t>
      </w:r>
      <w:r w:rsidR="00E9382C" w:rsidRPr="00E9382C">
        <w:rPr>
          <w:noProof/>
        </w:rPr>
        <w:lastRenderedPageBreak/>
        <w:t>&amp; Simpson, 2002)</w:t>
      </w:r>
      <w:r w:rsidR="00E9382C">
        <w:fldChar w:fldCharType="end"/>
      </w:r>
      <w:r w:rsidR="00E9382C">
        <w:t xml:space="preserve">. Without predicting or anticipating </w:t>
      </w:r>
      <w:r w:rsidR="00C9287E">
        <w:t>motion</w:t>
      </w:r>
      <w:r w:rsidR="00E9382C">
        <w:t xml:space="preserve">, </w:t>
      </w:r>
      <w:r w:rsidR="00C9287E">
        <w:t>we would thus always act on outdated positional information and, for example when attempting to intercept fast moving objects.</w:t>
      </w:r>
      <w:r w:rsidR="00E9382C">
        <w:t xml:space="preserve"> </w:t>
      </w:r>
      <w:r w:rsidR="00C9287E">
        <w:t>Further, and p</w:t>
      </w:r>
      <w:r w:rsidR="005B08FA">
        <w:t>erhaps more obviously, predictions are also important when moving objects are occluded during parts of their trajectory</w:t>
      </w:r>
      <w:r w:rsidR="00952120">
        <w:t xml:space="preserve"> </w:t>
      </w:r>
      <w:r w:rsidR="00952120">
        <w:fldChar w:fldCharType="begin" w:fldLock="1"/>
      </w:r>
      <w:r w:rsidR="00952120">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mendeley":{"formattedCitation":"(Jörges &amp; López-Moliner, 2019; Kreyenmeier, Fooken, &amp; Spering, 2017; Spering, Schutz, Braun, &amp; Gegenfurtner, 2011)","plainTextFormattedCitation":"(Jörges &amp; López-Moliner, 2019; Kreyenmeier, Fooken, &amp; Spering, 2017; Spering, Schutz, Braun, &amp; Gegenfurtner, 2011)","previouslyFormattedCitation":"(Jörges &amp; López-Moliner, 2019; Kreyenmeier, Fooken, &amp; Spering, 2017; Spering, Schutz, Braun, &amp; Gegenfurtner, 2011)"},"properties":{"noteIndex":0},"schema":"https://github.com/citation-style-language/schema/raw/master/csl-citation.json"}</w:instrText>
      </w:r>
      <w:r w:rsidR="00952120">
        <w:fldChar w:fldCharType="separate"/>
      </w:r>
      <w:r w:rsidR="00952120" w:rsidRPr="00952120">
        <w:rPr>
          <w:noProof/>
        </w:rPr>
        <w:t>(Jörges &amp; López-Moliner, 2019; Kreyenmeier, Fooken, &amp; Spering, 2017; Spering, Schutz, Braun, &amp; Gegenfurtner, 2011)</w:t>
      </w:r>
      <w:r w:rsidR="00952120">
        <w:fldChar w:fldCharType="end"/>
      </w:r>
      <w:r w:rsidR="005B08FA">
        <w:t>, or when the observer can’t keep their eyes on the target continuously.</w:t>
      </w:r>
    </w:p>
    <w:p w14:paraId="4E33B92C" w14:textId="5EA0D7DE" w:rsidR="00553D41" w:rsidRDefault="00553D41" w:rsidP="00777625">
      <w:pPr>
        <w:jc w:val="both"/>
      </w:pPr>
      <w:r>
        <w:t>When the observer themsel</w:t>
      </w:r>
      <w:r w:rsidR="00FE2076">
        <w:t>ves</w:t>
      </w:r>
      <w:r>
        <w:t xml:space="preserve"> is moving while</w:t>
      </w:r>
      <w:r w:rsidR="0031373F">
        <w:t xml:space="preserve"> attempting to</w:t>
      </w:r>
      <w:r>
        <w:t xml:space="preserve"> interact with moving objects in their environment, further difficulties arise.</w:t>
      </w:r>
      <w:r w:rsidR="00877693">
        <w:t xml:space="preserve"> Even in the simplest case, when predictions are largel</w:t>
      </w:r>
      <w:r w:rsidR="00877693" w:rsidRPr="00877693">
        <w:t>y</w:t>
      </w:r>
      <w:r w:rsidR="00877693">
        <w:t xml:space="preserve"> unnecessary, the visual system needs to separate retinal motion due to observer motion </w:t>
      </w:r>
      <w:r w:rsidR="0031373F">
        <w:t xml:space="preserve">from </w:t>
      </w:r>
      <w:r w:rsidR="00877693">
        <w:t>retinal motion due to object motion</w:t>
      </w:r>
      <w:r w:rsidR="0031373F">
        <w:t xml:space="preserve"> </w:t>
      </w:r>
      <w:proofErr w:type="gramStart"/>
      <w:r w:rsidR="0031373F">
        <w:t>in order to</w:t>
      </w:r>
      <w:proofErr w:type="gramEnd"/>
      <w:r w:rsidR="0031373F">
        <w:t xml:space="preserve"> judge an objects trajectory accurately.</w:t>
      </w:r>
      <w:r w:rsidR="00667F09">
        <w:t xml:space="preserve"> A prominent hypothesis on how this is achieved is the Flow Parsing hypothesis </w:t>
      </w:r>
      <w:r w:rsidR="00667F09">
        <w:fldChar w:fldCharType="begin" w:fldLock="1"/>
      </w:r>
      <w:r w:rsidR="00203050">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id":"ITEM-3","itemData":{"DOI":"10.1016/j.cub.2005.07.020","ISSN":"09609822","PMID":"16051158","author":[{"dropping-particle":"","family":"Rushton","given":"Simon K.","non-dropping-particle":"","parse-names":false,"suffix":""},{"dropping-particle":"","family":"Warren","given":"Paul A.","non-dropping-particle":"","parse-names":false,"suffix":""}],"container-title":"Current Biology","id":"ITEM-3","issue":"14","issued":{"date-parts":[["2005"]]},"page":"542-543","title":"Moving observers, relative retinal motion and the detection of object movement [2]","type":"article","volume":"15"},"uris":["http://www.mendeley.com/documents/?uuid=8b4fadbe-1e97-49a9-8173-5b460b99e655"]},{"id":"ITEM-4","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4","issue":"5","issued":{"date-parts":[["2008"]]},"page":"655-663","title":"Evidence for flow-parsing in radial flow displays","type":"article-journal","volume":"48"},"uris":["http://www.mendeley.com/documents/?uuid=fe7f4ed1-ed67-46ae-b775-2e3f22be7bc0"]},{"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mendeley":{"formattedCitation":"(Dupin &amp; Wexler, 2013; Rushton &amp; Warren, 2005; Warren &amp; Rushton, 2007, 2008, 2009)","plainTextFormattedCitation":"(Dupin &amp; Wexler, 2013; Rushton &amp; Warren, 2005; Warren &amp; Rushton, 2007, 2008, 2009)","previouslyFormattedCitation":"(Dupin &amp; Wexler, 2013; Rushton &amp; Warren, 2005; Warren &amp; Rushton, 2007, 2008, 2009)"},"properties":{"noteIndex":0},"schema":"https://github.com/citation-style-language/schema/raw/master/csl-citation.json"}</w:instrText>
      </w:r>
      <w:r w:rsidR="00667F09">
        <w:fldChar w:fldCharType="separate"/>
      </w:r>
      <w:r w:rsidR="00667F09" w:rsidRPr="00667F09">
        <w:rPr>
          <w:noProof/>
        </w:rPr>
        <w:t>(Dupin &amp; Wexler, 2013; Rushton &amp; Warren, 2005; Warren &amp; Rushton, 2007, 2008, 2009)</w:t>
      </w:r>
      <w:r w:rsidR="00667F09">
        <w:fldChar w:fldCharType="end"/>
      </w:r>
      <w:r w:rsidR="00667F09">
        <w:t xml:space="preserve">. This hypothesis states that, to solve this problem, humans first estimate their self-motion. Based on this estimate, they compute which parts of the experienced optic flow </w:t>
      </w:r>
      <w:r w:rsidR="009858EE">
        <w:t>is caused b</w:t>
      </w:r>
      <w:r w:rsidR="009858EE" w:rsidRPr="009858EE">
        <w:t>y</w:t>
      </w:r>
      <w:r w:rsidR="00667F09">
        <w:t xml:space="preserve"> their own movement. This optic flow component is then subtracted from the global optic</w:t>
      </w:r>
      <w:r w:rsidR="009858EE">
        <w:t xml:space="preserve"> flow</w:t>
      </w:r>
      <w:r w:rsidR="00667F09">
        <w:t>, and the remaining optic flow is attributed to object motion.</w:t>
      </w:r>
      <w:r w:rsidR="00052818">
        <w:t xml:space="preserve"> This process thus relies on estimating self-motion accurately, and any biases in self-motion speed estimates should translate to biases in object speed estimates.</w:t>
      </w:r>
      <w:r w:rsidR="008859C7">
        <w:t xml:space="preserve"> </w:t>
      </w:r>
      <w:r w:rsidR="0063224C">
        <w:t>There is further some evidence</w:t>
      </w:r>
      <w:r w:rsidR="008859C7">
        <w:t xml:space="preserve"> that integrating noisier self-motion estimates </w:t>
      </w:r>
      <w:r w:rsidR="008859C7">
        <w:fldChar w:fldCharType="begin" w:fldLock="1"/>
      </w:r>
      <w:r w:rsidR="0063224C">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rsidR="008859C7">
        <w:fldChar w:fldCharType="separate"/>
      </w:r>
      <w:r w:rsidR="0063224C" w:rsidRPr="0063224C">
        <w:rPr>
          <w:noProof/>
        </w:rPr>
        <w:t>(Fetsch, Deangelis, &amp; Angelaki, 2010)</w:t>
      </w:r>
      <w:r w:rsidR="008859C7">
        <w:fldChar w:fldCharType="end"/>
      </w:r>
      <w:r w:rsidR="008859C7">
        <w:t xml:space="preserve"> with optic flow information in this fashion should lead to noisier object motion estimates when </w:t>
      </w:r>
      <w:r w:rsidR="0063224C">
        <w:t xml:space="preserve">more self-motion is parsed out </w:t>
      </w:r>
      <w:r w:rsidR="0063224C">
        <w:fldChar w:fldCharType="begin" w:fldLock="1"/>
      </w:r>
      <w:r w:rsidR="00ED544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63224C">
        <w:fldChar w:fldCharType="separate"/>
      </w:r>
      <w:r w:rsidR="0063224C" w:rsidRPr="0063224C">
        <w:rPr>
          <w:noProof/>
        </w:rPr>
        <w:t>(Dokka, MacNeilage, DeAngelis, &amp; Angelaki, 2015)</w:t>
      </w:r>
      <w:r w:rsidR="0063224C">
        <w:fldChar w:fldCharType="end"/>
      </w:r>
      <w:r w:rsidR="0063224C">
        <w:t>.</w:t>
      </w:r>
    </w:p>
    <w:p w14:paraId="76EBB1BB" w14:textId="5021B23D" w:rsidR="00203050" w:rsidRDefault="00052818" w:rsidP="00777625">
      <w:pPr>
        <w:jc w:val="both"/>
      </w:pPr>
      <w:r>
        <w:t>S</w:t>
      </w:r>
      <w:r w:rsidR="00203050">
        <w:t xml:space="preserve">elf-motion perception </w:t>
      </w:r>
      <w:r>
        <w:t>is</w:t>
      </w:r>
      <w:r w:rsidR="00203050">
        <w:t xml:space="preserve"> a multisensory process where visual, vestibular, proprioceptive, and other cues </w:t>
      </w:r>
      <w:r w:rsidR="00203050">
        <w:fldChar w:fldCharType="begin" w:fldLock="1"/>
      </w:r>
      <w:r w:rsidR="00203050">
        <w:instrText>ADDIN CSL_CITATION {"citationItems":[{"id":"ITEM-1","itemData":{"DOI":"10.1037/0096-1523.31.2.339","ISSN":"00961523","abstract":"During self-motion, the world normally appears stationary. In part, this may be due to reductions in visual motion signals during self-motion. In 8 experiments, the authors used magnitude estimation to characterize changes in visual speed perception as a result of biomechanical self-motion alone (treadmill walking), physical translation alone (passive transport), and both biomechanical self-motion and physical translation together (walking). Their results show that each factor alone produces subtractive reductions in visual speed but that subtraction is greatest with both factors together, approximating the sum of the 2 separately. The similarity of results for biomechanical and passive self-motion support H. B. Barlow's (1990) inhibition theory of sensory correlation as a mechanism for implementing H. Wallach's (1987) compensation for self-motion.","author":[{"dropping-particle":"","family":"Durgin","given":"Frank H","non-dropping-particle":"","parse-names":false,"suffix":""},{"dropping-particle":"","family":"Gigone","given":"Krista","non-dropping-particle":"","parse-names":false,"suffix":""},{"dropping-particle":"","family":"Scott","given":"Rebecca","non-dropping-particle":"","parse-names":false,"suffix":""}],"container-title":"Journal of Experimental Psychology: Human Perception and Performance","id":"ITEM-1","issue":"2","issued":{"date-parts":[["2005"]]},"page":"339-353","title":"Perception of visual speed while moving","type":"article-journal","volume":"31"},"uris":["http://www.mendeley.com/documents/?uuid=11b17d4c-c179-41c0-8892-64a5902dfc15"]},{"id":"ITEM-2","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2","issue":"2","issued":{"date-parts":[["2001"]]},"page":"213-219","title":"Humans can use optic flow to estimate distance of travel","type":"article-journal","volume":"41"},"uris":["http://www.mendeley.com/documents/?uuid=d5291ab8-c0f9-4649-8713-54a637042fca"]},{"id":"ITEM-3","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3","issue":"14","issued":{"date-parts":[["2008"]]},"page":"1-10","title":"The influence of retinal and extra-retinal motion cues on perceived object motion during self-motion","type":"article-journal","volume":"8"},"uris":["http://www.mendeley.com/documents/?uuid=4066a71e-15b0-4c43-a7e9-ec055a425729"]},{"id":"ITEM-4","itemData":{"author":[{"dropping-particle":"","family":"Kapralos","given":"Bill","non-dropping-particle":"","parse-names":false,"suffix":""},{"dropping-particle":"","family":"Zikovitz","given":"Daniel","non-dropping-particle":"","parse-names":false,"suffix":""},{"dropping-particle":"","family":"Jenkin","given":"Michael R.","non-dropping-particle":"","parse-names":false,"suffix":""},{"dropping-particle":"","family":"Harris","given":"Laurence R.","non-dropping-particle":"","parse-names":false,"suffix":""}],"id":"ITEM-4","issued":{"date-parts":[["2004","5","1"]]},"publisher":"Audio Engineering Society","title":"Auditory Cues in the Perception of Self Motion","type":"article"},"uris":["http://www.mendeley.com/documents/?uuid=d73ef8da-e688-3263-a53d-c858fdfe5d3a"]},{"id":"ITEM-5","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5","issued":{"date-parts":[["2017"]]},"page":"12-17","title":"Velocity perception in a moving observer","type":"article-journal","volume":"138"},"uris":["http://www.mendeley.com/documents/?uuid=05caccfa-22f1-4148-8183-9fdb03fad8c0"]},{"id":"ITEM-6","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6","issue":"7","issued":{"date-parts":[["2012"]]},"title":"Vestibular facilitation of optic flow parsing","type":"article-journal","volume":"7"},"uris":["http://www.mendeley.com/documents/?uuid=9cd8b758-f93f-4ed0-9f12-20ff0bc688be"]}],"mendeley":{"formattedCitation":"(Durgin, Gigone, &amp; Scott, 2005; Dyde &amp; Harris, 2008; Hogendoorn, Alais, MacDougall, &amp; Verstraten, 2017; Kapralos, Zikovitz, Jenkin, &amp; Harris, 2004; MacNeilage, Zhang, DeAngelis, &amp; Angelaki, 2012; Redlick, Jenkin, &amp; Harris, 2001)","plainTextFormattedCitation":"(Durgin, Gigone, &amp; Scott, 2005; Dyde &amp; Harris, 2008; Hogendoorn, Alais, MacDougall, &amp; Verstraten, 2017; Kapralos, Zikovitz, Jenkin, &amp; Harris, 2004; MacNeilage, Zhang, DeAngelis, &amp; Angelaki, 2012; Redlick, Jenkin, &amp; Harris, 2001)","previouslyFormattedCitation":"(Durgin, Gigone, &amp; Scott, 2005; Dyde &amp; Harris, 2008; Hogendoorn, Alais, MacDougall, &amp; Verstraten, 2017; Kapralos, Zikovitz, Jenkin, &amp; Harris, 2004; MacNeilage, Zhang, DeAngelis, &amp; Angelaki, 2012; Redlick, Jenkin, &amp; Harris, 2001)"},"properties":{"noteIndex":0},"schema":"https://github.com/citation-style-language/schema/raw/master/csl-citation.json"}</w:instrText>
      </w:r>
      <w:r w:rsidR="00203050">
        <w:fldChar w:fldCharType="separate"/>
      </w:r>
      <w:r w:rsidR="00203050" w:rsidRPr="00203050">
        <w:rPr>
          <w:noProof/>
        </w:rPr>
        <w:t>(Durgin, Gigone, &amp; Scott, 2005; Dyde &amp; Harris, 2008; Hogendoorn, Alais, MacDougall, &amp; Verstraten, 2017; Kapralos, Zikovitz, Jenkin, &amp; Harris, 2004; MacNeilage, Zhang, DeAngelis, &amp; Angelaki, 2012; Redlick, Jenkin, &amp; Harris, 2001)</w:t>
      </w:r>
      <w:r w:rsidR="00203050">
        <w:fldChar w:fldCharType="end"/>
      </w:r>
      <w:r w:rsidR="00203050">
        <w:t xml:space="preserve"> are integrated according to their relative reliabilities </w:t>
      </w:r>
      <w:r w:rsidR="00203050">
        <w:fldChar w:fldCharType="begin" w:fldLock="1"/>
      </w:r>
      <w:r w:rsidR="0063224C">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id":"ITEM-2","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ohn S.","non-dropping-particle":"","parse-names":false,"suffix":""},{"dropping-particle":"","family":"Campos","given":"Jennifer L.","non-dropping-particle":"","parse-names":false,"suffix":""},{"dropping-particle":"","family":"Bülthoff","given":"Heinrich H.","non-dropping-particle":"","parse-names":false,"suffix":""}],"container-title":"Experimental Brain Research","id":"ITEM-2","issue":"2","issued":{"date-parts":[["2014"]]},"page":"587-597","title":"Optimal visual–vestibular integration under conditions of conflicting intersensory motion profiles","type":"article-journal","volume":"233"},"uris":["http://www.mendeley.com/documents/?uuid=039a9181-4004-4990-986e-9b523d4da2c4"]},{"id":"ITEM-3","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3","issue":"4","issued":{"date-parts":[["2012"]]},"page":"551-565","title":"Multisensory integration in the estimation of walked distances","type":"article-journal","volume":"218"},"uris":["http://www.mendeley.com/documents/?uuid=11cb372f-5d0b-439a-b017-6f9cb9b6e279"]}],"mendeley":{"formattedCitation":"(Butler, Campos, &amp; Bülthoff, 2014; Campos, Butler, &amp; Bülthoff, 2012; Fetsch et al., 2010)","plainTextFormattedCitation":"(Butler, Campos, &amp; Bülthoff, 2014; Campos, Butler, &amp; Bülthoff, 2012; Fetsch et al., 2010)","previouslyFormattedCitation":"(Butler, Campos, &amp; Bülthoff, 2014; Campos, Butler, &amp; Bülthoff, 2012; Fetsch et al., 2010)"},"properties":{"noteIndex":0},"schema":"https://github.com/citation-style-language/schema/raw/master/csl-citation.json"}</w:instrText>
      </w:r>
      <w:r w:rsidR="00203050">
        <w:fldChar w:fldCharType="separate"/>
      </w:r>
      <w:r w:rsidR="0063224C" w:rsidRPr="0063224C">
        <w:rPr>
          <w:noProof/>
        </w:rPr>
        <w:t>(Butler, Campos, &amp; Bülthoff, 2014; Campos, Butler, &amp; Bülthoff, 2012; Fetsch et al., 2010)</w:t>
      </w:r>
      <w:r w:rsidR="00203050">
        <w:fldChar w:fldCharType="end"/>
      </w:r>
      <w:r w:rsidR="00203050">
        <w:t>.</w:t>
      </w:r>
      <w:r w:rsidR="008859C7">
        <w:t xml:space="preserve"> In the case of visually simulated, passively experienced self-motion (as for example in some VR applications) </w:t>
      </w:r>
      <w:r w:rsidR="0031373F">
        <w:t>vestibular and proprioceptive cues</w:t>
      </w:r>
      <w:r w:rsidR="008859C7">
        <w:t xml:space="preserve"> would signal that the body is at rest, while the visual optic flow cues would indicate self-motion. Integrating these cues may </w:t>
      </w:r>
      <w:r w:rsidR="0031373F">
        <w:t xml:space="preserve">thus </w:t>
      </w:r>
      <w:r w:rsidR="008859C7">
        <w:t xml:space="preserve">lead the observer to underestimate self-motion. This in turn should lead to biases in the perception of object motion during self-motion. And in fact, biases consistent with this reasoning have been found in numerous studies for different types of motion </w:t>
      </w:r>
      <w:r w:rsidR="008859C7">
        <w:fldChar w:fldCharType="begin" w:fldLock="1"/>
      </w:r>
      <w:r w:rsidR="00952120">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id":"ITEM-4","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4","issue":"2","issued":{"date-parts":[["1995"]]},"page":"133-144","title":"Processing of visual motion direction in the fronto-parallel plane in the stationary or moving observer","type":"article-journal","volume":"70"},"uris":["http://www.mendeley.com/documents/?uuid=df5b5216-56c1-4a8d-849e-0b118c9779d2"]},{"id":"ITEM-5","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5","issue":"1","issued":{"date-parts":[["2017"]]},"page":"404-415","publisher":"American Physiological Society","title":"Context effects on smooth pursuit and manual interception of a disappearing target","type":"article-journal","volume":"118"},"uris":["http://www.mendeley.com/documents/?uuid=fbff0d9c-e2cb-3912-bda6-f7a446323971"]},{"id":"ITEM-6","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6","issue":"2","issued":{"date-parts":[["2004"]]},"page":"179-195","title":"Long range interactions between object-motion and self-motion in the perception of movement in depth","type":"article-journal","volume":"44"},"uris":["http://www.mendeley.com/documents/?uuid=04545aea-3f08-490b-ba7d-dd20a9356178"]}],"mendeley":{"formattedCitation":"(Dyde &amp; Harris, 2008; Garzorz, Freeman, Ernst, &amp; MacNeilage, 2018; Gray, MacUga, &amp; Regan, 2004; Hogendoorn et al., 2017; Kreyenmeier et al., 2017; Probst, Loose, Niedeggen, &amp; Wist, 1995)","plainTextFormattedCitation":"(Dyde &amp; Harris, 2008; Garzorz, Freeman, Ernst, &amp; MacNeilage, 2018; Gray, MacUga, &amp; Regan, 2004; Hogendoorn et al., 2017; Kreyenmeier et al., 2017; Probst, Loose, Niedeggen, &amp; Wist, 1995)","previouslyFormattedCitation":"(Dyde &amp; Harris, 2008; Garzorz, Freeman, Ernst, &amp; MacNeilage, 2018; Gray, MacUga, &amp; Regan, 2004; Hogendoorn et al., 2017; Kreyenmeier et al., 2017; Probst, Loose, Niedeggen, &amp; Wist, 1995)"},"properties":{"noteIndex":0},"schema":"https://github.com/citation-style-language/schema/raw/master/csl-citation.json"}</w:instrText>
      </w:r>
      <w:r w:rsidR="008859C7">
        <w:fldChar w:fldCharType="separate"/>
      </w:r>
      <w:r w:rsidR="00952120" w:rsidRPr="00952120">
        <w:rPr>
          <w:noProof/>
        </w:rPr>
        <w:t>(Dyde &amp; Harris, 2008; Garzorz, Freeman, Ernst, &amp; MacNeilage, 2018; Gray, MacUga, &amp; Regan, 2004; Hogendoorn et al., 2017; Kreyenmeier et al., 2017; Probst, Loose, Niedeggen, &amp; Wist, 1995)</w:t>
      </w:r>
      <w:r w:rsidR="008859C7">
        <w:fldChar w:fldCharType="end"/>
      </w:r>
      <w:r w:rsidR="0063224C">
        <w:t>.</w:t>
      </w:r>
      <w:r w:rsidR="00FE2076">
        <w:t xml:space="preserve"> </w:t>
      </w:r>
    </w:p>
    <w:p w14:paraId="51E7E8A8" w14:textId="77777777" w:rsidR="00920C26" w:rsidRDefault="00920C26" w:rsidP="00920C26">
      <w:pPr>
        <w:keepNext/>
        <w:jc w:val="both"/>
      </w:pPr>
      <w:r>
        <w:rPr>
          <w:noProof/>
        </w:rPr>
        <w:lastRenderedPageBreak/>
        <w:drawing>
          <wp:inline distT="0" distB="0" distL="0" distR="0" wp14:anchorId="71C32CFE" wp14:editId="5FE509E3">
            <wp:extent cx="5943600" cy="293751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6"/>
                    <a:stretch>
                      <a:fillRect/>
                    </a:stretch>
                  </pic:blipFill>
                  <pic:spPr>
                    <a:xfrm>
                      <a:off x="0" y="0"/>
                      <a:ext cx="5943600" cy="2937510"/>
                    </a:xfrm>
                    <a:prstGeom prst="rect">
                      <a:avLst/>
                    </a:prstGeom>
                  </pic:spPr>
                </pic:pic>
              </a:graphicData>
            </a:graphic>
          </wp:inline>
        </w:drawing>
      </w:r>
    </w:p>
    <w:p w14:paraId="37BFC11A" w14:textId="5E96FBDB" w:rsidR="00920C26" w:rsidRPr="00877693" w:rsidRDefault="00920C26" w:rsidP="00920C26">
      <w:pPr>
        <w:pStyle w:val="Caption"/>
        <w:jc w:val="both"/>
      </w:pPr>
      <w:bookmarkStart w:id="0" w:name="_Ref85637449"/>
      <w:r>
        <w:t xml:space="preserve">Figure </w:t>
      </w:r>
      <w:r w:rsidR="00666FD5">
        <w:fldChar w:fldCharType="begin"/>
      </w:r>
      <w:r w:rsidR="00666FD5">
        <w:instrText xml:space="preserve"> SEQ Figure \* ARABIC </w:instrText>
      </w:r>
      <w:r w:rsidR="00666FD5">
        <w:fldChar w:fldCharType="separate"/>
      </w:r>
      <w:r>
        <w:rPr>
          <w:noProof/>
        </w:rPr>
        <w:t>1</w:t>
      </w:r>
      <w:r w:rsidR="00666FD5">
        <w:rPr>
          <w:noProof/>
        </w:rPr>
        <w:fldChar w:fldCharType="end"/>
      </w:r>
      <w:bookmarkEnd w:id="0"/>
      <w:r w:rsidR="00DB294F">
        <w:t>: Schematic of the processes at play when predicting motion during self-motion.</w:t>
      </w:r>
    </w:p>
    <w:p w14:paraId="39648A4E" w14:textId="2525DF80" w:rsidR="00CE1723" w:rsidRDefault="00DC7138" w:rsidP="00777625">
      <w:pPr>
        <w:jc w:val="both"/>
      </w:pPr>
      <w:r>
        <w:fldChar w:fldCharType="begin"/>
      </w:r>
      <w:r>
        <w:instrText xml:space="preserve"> REF _Ref85637449 \h </w:instrText>
      </w:r>
      <w:r>
        <w:fldChar w:fldCharType="separate"/>
      </w:r>
      <w:r>
        <w:t xml:space="preserve">Figure </w:t>
      </w:r>
      <w:r>
        <w:rPr>
          <w:noProof/>
        </w:rPr>
        <w:t>1</w:t>
      </w:r>
      <w:r>
        <w:fldChar w:fldCharType="end"/>
      </w:r>
      <w:r>
        <w:t xml:space="preserve"> shows a simple schematic of the processes we assume to be at play when predict</w:t>
      </w:r>
      <w:r w:rsidR="003213CE">
        <w:t>ing</w:t>
      </w:r>
      <w:r>
        <w:t xml:space="preserve"> </w:t>
      </w:r>
      <w:r w:rsidR="00343E6C">
        <w:t xml:space="preserve">object </w:t>
      </w:r>
      <w:r>
        <w:t>motion</w:t>
      </w:r>
      <w:r w:rsidR="00343E6C">
        <w:t xml:space="preserve"> during self-motion: </w:t>
      </w:r>
      <w:r w:rsidR="003213CE">
        <w:t xml:space="preserve">the organism </w:t>
      </w:r>
      <w:r w:rsidR="00343E6C">
        <w:t>first estimate</w:t>
      </w:r>
      <w:r w:rsidR="003213CE">
        <w:t>s</w:t>
      </w:r>
      <w:r w:rsidR="00343E6C">
        <w:t xml:space="preserve"> </w:t>
      </w:r>
      <w:r w:rsidR="003213CE">
        <w:t xml:space="preserve">its </w:t>
      </w:r>
      <w:r w:rsidR="00343E6C">
        <w:t>own motion</w:t>
      </w:r>
      <w:r w:rsidR="003213CE">
        <w:t xml:space="preserve"> in the environment</w:t>
      </w:r>
      <w:r w:rsidR="00343E6C">
        <w:t xml:space="preserve"> from the various sources of information available to </w:t>
      </w:r>
      <w:r w:rsidR="003213CE">
        <w:t>it</w:t>
      </w:r>
      <w:r w:rsidR="00343E6C">
        <w:t xml:space="preserve">. Based on this self-motion estimate, </w:t>
      </w:r>
      <w:r w:rsidR="003213CE">
        <w:t xml:space="preserve">it </w:t>
      </w:r>
      <w:r w:rsidR="00343E6C">
        <w:t>would then make a prediction about the retinal motion this self-motion entail</w:t>
      </w:r>
      <w:r w:rsidR="003213CE">
        <w:t>s</w:t>
      </w:r>
      <w:r w:rsidR="00343E6C">
        <w:t xml:space="preserve">. The predicted retinal motion is subtracted from the total retinal motion observed online and any remaining motion </w:t>
      </w:r>
      <w:r w:rsidR="003213CE">
        <w:t xml:space="preserve">is </w:t>
      </w:r>
      <w:r w:rsidR="00343E6C">
        <w:t xml:space="preserve">attributed to </w:t>
      </w:r>
      <w:r w:rsidR="003213CE">
        <w:t xml:space="preserve">the </w:t>
      </w:r>
      <w:r w:rsidR="00343E6C">
        <w:t>object. The further motion of the object would then be predicted based on this estimate of the object velocity.</w:t>
      </w:r>
    </w:p>
    <w:p w14:paraId="7B705BFD" w14:textId="4D791697" w:rsidR="00382584" w:rsidRDefault="00952120" w:rsidP="00777625">
      <w:pPr>
        <w:jc w:val="both"/>
      </w:pPr>
      <w:r>
        <w:t>Some studies suggest that biases incurred while estimating motion, e.g., due to the Aubert-</w:t>
      </w:r>
      <w:proofErr w:type="spellStart"/>
      <w:r>
        <w:t>Fleischl</w:t>
      </w:r>
      <w:proofErr w:type="spellEnd"/>
      <w:r>
        <w:t xml:space="preserve"> effect </w:t>
      </w:r>
      <w:r>
        <w:fldChar w:fldCharType="begin" w:fldLock="1"/>
      </w:r>
      <w:r>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id":"ITEM-1","issued":{"date-parts":[["2020"]]},"page":"1-19","title":"Determining Mean and Standard Deviation of the Strong Gravity Prior through Simulations","type":"article-journal"},"uris":["http://www.mendeley.com/documents/?uuid=7f11cf85-062f-42fe-9797-eed25300f63a"]}],"mendeley":{"formattedCitation":"(Jörges &amp; López-Moliner, 2020)","plainTextFormattedCitation":"(Jörges &amp; López-Moliner, 2020)","previouslyFormattedCitation":"(Jörges &amp; López-Moliner, 2020)"},"properties":{"noteIndex":0},"schema":"https://github.com/citation-style-language/schema/raw/master/csl-citation.json"}</w:instrText>
      </w:r>
      <w:r>
        <w:fldChar w:fldCharType="separate"/>
      </w:r>
      <w:r w:rsidRPr="00952120">
        <w:rPr>
          <w:noProof/>
        </w:rPr>
        <w:t>(Jörges &amp; López-Moliner, 2020)</w:t>
      </w:r>
      <w:r>
        <w:fldChar w:fldCharType="end"/>
      </w:r>
      <w:r>
        <w:t xml:space="preserve">, or due to low contrast in the stimulus </w:t>
      </w:r>
      <w:r>
        <w:fldChar w:fldCharType="begin" w:fldLock="1"/>
      </w:r>
      <w:r w:rsidR="008F3E6F">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mendeley":{"formattedCitation":"(de’Sperati &amp; Thornton, 2019)","plainTextFormattedCitation":"(de’Sperati &amp; Thornton, 2019)","previouslyFormattedCitation":"(de’Sperati &amp; Thornton, 2019)"},"properties":{"noteIndex":0},"schema":"https://github.com/citation-style-language/schema/raw/master/csl-citation.json"}</w:instrText>
      </w:r>
      <w:r>
        <w:fldChar w:fldCharType="separate"/>
      </w:r>
      <w:r w:rsidRPr="00952120">
        <w:rPr>
          <w:noProof/>
        </w:rPr>
        <w:t>(de’Sperati &amp; Thornton, 2019)</w:t>
      </w:r>
      <w:r>
        <w:fldChar w:fldCharType="end"/>
      </w:r>
      <w:r>
        <w:t xml:space="preserve">, may translate to motion prediction. </w:t>
      </w:r>
      <w:r w:rsidR="00941CCF">
        <w:t>In this study, we</w:t>
      </w:r>
      <w:r w:rsidR="001A0A6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19D44FCA" w14:textId="241B6734" w:rsidR="000350A4" w:rsidRDefault="0098377F" w:rsidP="00777625">
      <w:pPr>
        <w:jc w:val="both"/>
      </w:pPr>
      <w:r>
        <w:t>More specifically</w:t>
      </w:r>
      <w:r w:rsidR="008132A9">
        <w:t xml:space="preserve">, we </w:t>
      </w:r>
      <w:r w:rsidR="001A0A6A">
        <w:t xml:space="preserve">will </w:t>
      </w:r>
      <w:r w:rsidR="008132A9">
        <w:t xml:space="preserve">test three hypotheses: </w:t>
      </w:r>
    </w:p>
    <w:p w14:paraId="085DD9B9" w14:textId="0B06F5BE" w:rsidR="000350A4" w:rsidRDefault="000350A4" w:rsidP="000350A4">
      <w:pPr>
        <w:pStyle w:val="ListParagraph"/>
        <w:numPr>
          <w:ilvl w:val="0"/>
          <w:numId w:val="2"/>
        </w:numPr>
        <w:jc w:val="both"/>
      </w:pPr>
      <w:r w:rsidRPr="000350A4">
        <w:t>Motion prediction should be biased (Hypothesis</w:t>
      </w:r>
      <w:r>
        <w:t xml:space="preserve"> 1</w:t>
      </w:r>
      <w:r w:rsidRPr="000350A4">
        <w:t>a) and more variable (Hypothesis 1b)</w:t>
      </w:r>
      <w:r>
        <w:t xml:space="preserve"> </w:t>
      </w:r>
      <w:r w:rsidRPr="000350A4">
        <w:t>in response to visual self-motion</w:t>
      </w:r>
    </w:p>
    <w:p w14:paraId="1C776C4A" w14:textId="52666B98" w:rsidR="000350A4" w:rsidRDefault="000350A4" w:rsidP="000350A4">
      <w:pPr>
        <w:pStyle w:val="ListParagraph"/>
        <w:numPr>
          <w:ilvl w:val="0"/>
          <w:numId w:val="2"/>
        </w:numPr>
        <w:jc w:val="both"/>
      </w:pPr>
      <w:r>
        <w:t>O</w:t>
      </w:r>
      <w:r w:rsidR="008132A9">
        <w:t xml:space="preserve">bject speed estimates </w:t>
      </w:r>
      <w:r>
        <w:t xml:space="preserve">should be </w:t>
      </w:r>
      <w:r w:rsidR="008132A9">
        <w:t>biased</w:t>
      </w:r>
      <w:r w:rsidR="00562A10">
        <w:t xml:space="preserve"> (Hypothesis </w:t>
      </w:r>
      <w:r>
        <w:t>2</w:t>
      </w:r>
      <w:r w:rsidR="00562A10">
        <w:t>a)</w:t>
      </w:r>
      <w:r w:rsidR="008132A9">
        <w:t xml:space="preserve"> </w:t>
      </w:r>
      <w:r w:rsidR="00806E06">
        <w:t>and more variable</w:t>
      </w:r>
      <w:r w:rsidR="00562A10">
        <w:t xml:space="preserve"> </w:t>
      </w:r>
      <w:r w:rsidR="00562A10" w:rsidRPr="00562A10">
        <w:t xml:space="preserve">(Hypothesis </w:t>
      </w:r>
      <w:r>
        <w:t>2</w:t>
      </w:r>
      <w:r w:rsidR="00562A10">
        <w:t>b</w:t>
      </w:r>
      <w:r w:rsidR="00562A10" w:rsidRPr="00562A10">
        <w:t>)</w:t>
      </w:r>
      <w:r w:rsidR="00806E06">
        <w:t xml:space="preserve"> </w:t>
      </w:r>
      <w:r w:rsidR="008132A9">
        <w:t xml:space="preserve">during </w:t>
      </w:r>
      <w:r w:rsidR="00FC36E8">
        <w:t xml:space="preserve">visually simulated </w:t>
      </w:r>
      <w:r w:rsidR="008132A9">
        <w:t>self-motion</w:t>
      </w:r>
    </w:p>
    <w:p w14:paraId="2CECB6B6" w14:textId="22D17A10" w:rsidR="008132A9" w:rsidRDefault="000350A4" w:rsidP="000350A4">
      <w:pPr>
        <w:pStyle w:val="ListParagraph"/>
        <w:numPr>
          <w:ilvl w:val="0"/>
          <w:numId w:val="2"/>
        </w:numPr>
        <w:jc w:val="both"/>
      </w:pPr>
      <w:r>
        <w:t xml:space="preserve">We can </w:t>
      </w:r>
      <w:r w:rsidR="008132A9">
        <w:t>predict</w:t>
      </w:r>
      <w:r w:rsidR="00806E06">
        <w:t xml:space="preserve"> the effect of visual self-motion on</w:t>
      </w:r>
      <w:r w:rsidR="008132A9">
        <w:t xml:space="preserve"> motion prediction 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variability </w:t>
      </w:r>
      <w:r w:rsidR="00640315" w:rsidRPr="00640315">
        <w:t xml:space="preserve">(Hypothesis </w:t>
      </w:r>
      <w:r w:rsidR="00640315">
        <w:t>3b</w:t>
      </w:r>
      <w:r w:rsidR="00640315" w:rsidRPr="00640315">
        <w:t>)</w:t>
      </w:r>
    </w:p>
    <w:p w14:paraId="0ABABD25" w14:textId="4020F84B" w:rsidR="009D4DA1" w:rsidRPr="00274F73" w:rsidRDefault="0098404D" w:rsidP="00274F73">
      <w:pPr>
        <w:pStyle w:val="Heading1"/>
      </w:pPr>
      <w:r w:rsidRPr="00274F73">
        <w:t>Methods</w:t>
      </w:r>
    </w:p>
    <w:p w14:paraId="5544A886" w14:textId="0287F199" w:rsidR="0098404D" w:rsidRDefault="0098404D" w:rsidP="00274F73">
      <w:pPr>
        <w:pStyle w:val="Heading2"/>
      </w:pPr>
      <w:r w:rsidRPr="00274F73">
        <w:t>Apparatus</w:t>
      </w:r>
    </w:p>
    <w:p w14:paraId="39BC2D9E" w14:textId="55C1C942" w:rsidR="0031373F" w:rsidRDefault="00F063C8" w:rsidP="00777625">
      <w:pPr>
        <w:jc w:val="both"/>
      </w:pPr>
      <w:r>
        <w:t>We programmed all stimuli in Unity 2020.1</w:t>
      </w:r>
      <w:r w:rsidR="0031373F">
        <w:t>4</w:t>
      </w:r>
      <w:r>
        <w:t>.</w:t>
      </w:r>
      <w:r w:rsidR="0031373F">
        <w:t>3</w:t>
      </w:r>
      <w:r>
        <w:t>. Giv</w:t>
      </w:r>
      <w:r w:rsidR="0031373F">
        <w:t>en</w:t>
      </w:r>
      <w:r>
        <w:t xml:space="preserve"> the on-going COVID-19 pandemic, </w:t>
      </w:r>
      <w:r w:rsidR="0031373F">
        <w:t xml:space="preserve">some participants who are owners </w:t>
      </w:r>
      <w:r>
        <w:t xml:space="preserve">of head-mounted VR devices (HMDs) </w:t>
      </w:r>
      <w:r w:rsidR="0031373F">
        <w:t xml:space="preserve">will be tested </w:t>
      </w:r>
      <w:r>
        <w:t xml:space="preserve">in the safety of their home. Our experiment </w:t>
      </w:r>
      <w:r w:rsidR="00362FDD">
        <w:t>is</w:t>
      </w:r>
      <w:r>
        <w:t xml:space="preserve"> compatible with all major modern HMDs.</w:t>
      </w:r>
      <w:r w:rsidR="009636F3">
        <w:t xml:space="preserve"> </w:t>
      </w:r>
      <w:r w:rsidR="001A0A6A">
        <w:t xml:space="preserve">If it is safely possible and an ethics approval is </w:t>
      </w:r>
      <w:r w:rsidR="001A0A6A">
        <w:lastRenderedPageBreak/>
        <w:t xml:space="preserve">granted, we </w:t>
      </w:r>
      <w:r w:rsidR="00CA3839">
        <w:t>might</w:t>
      </w:r>
      <w:r w:rsidR="001A0A6A">
        <w:t xml:space="preserve"> </w:t>
      </w:r>
      <w:r w:rsidR="0031373F">
        <w:t xml:space="preserve">also test some participants in person. For these participants, we </w:t>
      </w:r>
      <w:r w:rsidR="007A3559">
        <w:t xml:space="preserve">will use </w:t>
      </w:r>
      <w:r w:rsidR="0031373F">
        <w:t>an Oculus Rift S.</w:t>
      </w:r>
    </w:p>
    <w:p w14:paraId="227C8459" w14:textId="3FAF4EF7" w:rsidR="00F063C8" w:rsidRDefault="00F063C8" w:rsidP="00F063C8">
      <w:pPr>
        <w:pStyle w:val="Heading2"/>
      </w:pPr>
      <w:r>
        <w:t>Participants and Recruitment</w:t>
      </w:r>
    </w:p>
    <w:p w14:paraId="60C91AE6" w14:textId="03CDCC5F" w:rsidR="00F063C8" w:rsidRDefault="00F063C8" w:rsidP="00777625">
      <w:pPr>
        <w:jc w:val="both"/>
      </w:pPr>
      <w:r>
        <w:t>We</w:t>
      </w:r>
      <w:r w:rsidR="0031373F">
        <w:t xml:space="preserve"> </w:t>
      </w:r>
      <w:r>
        <w:t xml:space="preserve">recruit participants </w:t>
      </w:r>
      <w:r w:rsidR="00362FDD">
        <w:t xml:space="preserve">with HMDs in their possession </w:t>
      </w:r>
      <w:r w:rsidR="006C53F1">
        <w:t xml:space="preserve">online </w:t>
      </w:r>
      <w:r>
        <w:t xml:space="preserve">for them to perform the experiment in their homes. Recruitment </w:t>
      </w:r>
      <w:r w:rsidR="007A3559">
        <w:t xml:space="preserve">will occur </w:t>
      </w:r>
      <w:r>
        <w:t xml:space="preserve">through social media (such as Twitter, Facebook, and Reddit). Some </w:t>
      </w:r>
      <w:r w:rsidR="007A3559">
        <w:t xml:space="preserve">remote </w:t>
      </w:r>
      <w:r>
        <w:t xml:space="preserve">participants </w:t>
      </w:r>
      <w:r w:rsidR="007A3559">
        <w:t xml:space="preserve">might </w:t>
      </w:r>
      <w:r>
        <w:t xml:space="preserve">also </w:t>
      </w:r>
      <w:r w:rsidR="007A3559">
        <w:t xml:space="preserve">be </w:t>
      </w:r>
      <w:r>
        <w:t xml:space="preserve">recruited through the professional recruitment service </w:t>
      </w:r>
      <w:proofErr w:type="spellStart"/>
      <w:r>
        <w:t>XpertVR</w:t>
      </w:r>
      <w:proofErr w:type="spellEnd"/>
      <w:r>
        <w:t xml:space="preserve">. </w:t>
      </w:r>
      <w:r w:rsidR="00CA3839">
        <w:t xml:space="preserve">Since recruiting participants with VR equipment at home is not trivial, we might </w:t>
      </w:r>
      <w:r w:rsidR="0018350B">
        <w:t xml:space="preserve">also rely on York University participant pools to recruit participants for in-person testing. In this case, all applicable guidelines for safe face-to-face testing will be fulfilled and exceeded. </w:t>
      </w:r>
      <w:r>
        <w:t xml:space="preserve">Participants receive a monetary compensation of </w:t>
      </w:r>
      <w:r w:rsidR="00362FDD">
        <w:t>45</w:t>
      </w:r>
      <w:r>
        <w:t xml:space="preserve"> CAD for participation in the experiment</w:t>
      </w:r>
      <w:r w:rsidR="00362FDD">
        <w:t>; participants recruited through the York University participant pools may receive course credit instead of a monetary compensation.</w:t>
      </w:r>
      <w:r w:rsidR="00A73C19">
        <w:t xml:space="preserve"> All participants are screened for stereo-blindness with a custom Unity program</w:t>
      </w:r>
      <w:r w:rsidR="00672E2F">
        <w:t xml:space="preserve"> (</w:t>
      </w:r>
      <w:hyperlink r:id="rId7" w:history="1">
        <w:r w:rsidR="00672E2F" w:rsidRPr="00672E2F">
          <w:rPr>
            <w:rStyle w:val="Hyperlink"/>
          </w:rPr>
          <w:t>downloadable here, on</w:t>
        </w:r>
        <w:r w:rsidR="00DF2609">
          <w:rPr>
            <w:rStyle w:val="Hyperlink"/>
          </w:rPr>
          <w:t xml:space="preserve"> GitHub</w:t>
        </w:r>
      </w:hyperlink>
      <w:r w:rsidR="00672E2F">
        <w:t>)</w:t>
      </w:r>
      <w:r w:rsidR="00A73C19">
        <w:t xml:space="preserve"> in which participants </w:t>
      </w:r>
      <w:proofErr w:type="gramStart"/>
      <w:r w:rsidR="00A73C19">
        <w:t>have to</w:t>
      </w:r>
      <w:proofErr w:type="gramEnd"/>
      <w:r w:rsidR="00A73C19">
        <w:t xml:space="preserve"> distinguish the relative depth of two objects that are matched in retinal size. Participants are only included if they answer correctly on 16 out of 20 trials. The simulated disparity is 200 arcsec. While this allows only for a coarse assessment of the participants’ stereovision, our experiment is not critically dependent on </w:t>
      </w:r>
      <w:r w:rsidR="00A32209">
        <w:t xml:space="preserve">a high </w:t>
      </w:r>
      <w:r w:rsidR="00A73C19">
        <w:t xml:space="preserve">stereoacuity. </w:t>
      </w:r>
      <w:r w:rsidR="007C116B">
        <w:t xml:space="preserve">We will test </w:t>
      </w:r>
      <w:r w:rsidR="00672E2F">
        <w:t>20</w:t>
      </w:r>
      <w:r w:rsidR="007C116B">
        <w:t xml:space="preserve"> men and </w:t>
      </w:r>
      <w:r w:rsidR="00672E2F">
        <w:t>20</w:t>
      </w:r>
      <w:r w:rsidR="007C116B">
        <w:t xml:space="preserve"> women (see Power Analysis). </w:t>
      </w:r>
      <w:r w:rsidR="00F53FF9">
        <w:t xml:space="preserve">The experiment was approved by the local ethics committee and </w:t>
      </w:r>
      <w:r w:rsidR="007A3559">
        <w:t xml:space="preserve">will be </w:t>
      </w:r>
      <w:r w:rsidR="00F53FF9">
        <w:t>conducted in accordance with the Declaration of Helsinki.</w:t>
      </w:r>
    </w:p>
    <w:p w14:paraId="1FAF7D6B" w14:textId="56F1CAF1" w:rsidR="0098404D" w:rsidRDefault="0098404D" w:rsidP="00274F73">
      <w:pPr>
        <w:pStyle w:val="Heading2"/>
      </w:pPr>
      <w:r w:rsidRPr="00274F73">
        <w:t>Stimulus</w:t>
      </w:r>
    </w:p>
    <w:p w14:paraId="15036408" w14:textId="39E9E218" w:rsidR="00274F73" w:rsidRPr="00274F73" w:rsidRDefault="00274F73" w:rsidP="007F6DF4">
      <w:pPr>
        <w:jc w:val="both"/>
      </w:pPr>
      <w:r>
        <w:t>Each participant perform</w:t>
      </w:r>
      <w:r w:rsidR="00236E3D">
        <w:t>s</w:t>
      </w:r>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1F412A">
        <w:t xml:space="preserve"> You can download all programs we used to present the stimuli </w:t>
      </w:r>
      <w:hyperlink r:id="rId8" w:history="1">
        <w:r w:rsidR="001F412A" w:rsidRPr="001F412A">
          <w:rPr>
            <w:rStyle w:val="Hyperlink"/>
          </w:rPr>
          <w:t>here (on Open Science Foundation)</w:t>
        </w:r>
      </w:hyperlink>
      <w:r w:rsidR="001F412A">
        <w:t xml:space="preserve">, and the Unity projects can be downloaded </w:t>
      </w:r>
      <w:hyperlink r:id="rId9" w:history="1">
        <w:r w:rsidR="001F412A" w:rsidRPr="001F412A">
          <w:rPr>
            <w:rStyle w:val="Hyperlink"/>
          </w:rPr>
          <w:t>here (on Open Science Foundation)</w:t>
        </w:r>
      </w:hyperlink>
      <w:r w:rsidR="001F412A">
        <w:t>.</w:t>
      </w:r>
    </w:p>
    <w:p w14:paraId="7D9C53B4" w14:textId="7D124C0D" w:rsidR="0098404D" w:rsidRDefault="00274F73" w:rsidP="007F6DF4">
      <w:pPr>
        <w:jc w:val="both"/>
      </w:pPr>
      <w:r w:rsidRPr="00274F73">
        <w:rPr>
          <w:b/>
          <w:bCs/>
        </w:rPr>
        <w:t>Motion Prediction</w:t>
      </w:r>
      <w:r>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A</w:t>
      </w:r>
      <w:r w:rsidR="00DE2851">
        <w:t xml:space="preserve">, and see also </w:t>
      </w:r>
      <w:hyperlink r:id="rId10" w:history="1">
        <w:r w:rsidR="00DE2851" w:rsidRPr="00DE2851">
          <w:rPr>
            <w:rStyle w:val="Hyperlink"/>
          </w:rPr>
          <w:t>this video on YouTube</w:t>
        </w:r>
      </w:hyperlink>
      <w:r w:rsidR="004960E3">
        <w:t>)</w:t>
      </w:r>
      <w:r>
        <w:t xml:space="preserve">, </w:t>
      </w:r>
      <w:r w:rsidR="0098404D">
        <w:t xml:space="preserve">we </w:t>
      </w:r>
      <w:r>
        <w:t xml:space="preserve">first </w:t>
      </w:r>
      <w:r w:rsidR="0098404D">
        <w:t xml:space="preserve">show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4, </w:t>
      </w:r>
      <w:r>
        <w:t>5</w:t>
      </w:r>
      <w:r w:rsidR="0098404D">
        <w:t xml:space="preserve">, </w:t>
      </w:r>
      <w:r>
        <w:t>6</w:t>
      </w:r>
      <w:r w:rsidR="0098404D">
        <w:t xml:space="preserve"> m/s). The ball </w:t>
      </w:r>
      <w:r w:rsidR="007A3559">
        <w:t xml:space="preserve">can </w:t>
      </w:r>
      <w:r w:rsidR="0098404D">
        <w:t xml:space="preserve">travel to the left or to the right. </w:t>
      </w:r>
      <w:r w:rsidR="007A3559">
        <w:t xml:space="preserve">It </w:t>
      </w:r>
      <w:r w:rsidR="0098404D">
        <w:t>appear</w:t>
      </w:r>
      <w:r w:rsidR="007A3559">
        <w:t>s</w:t>
      </w:r>
      <w:r w:rsidR="0098404D">
        <w:t xml:space="preserve"> to the left of the observer when it travel</w:t>
      </w:r>
      <w:r w:rsidR="007A3559">
        <w:t>s</w:t>
      </w:r>
      <w:r w:rsidR="0098404D">
        <w:t xml:space="preserve"> to the right, and on the right of the observer when it travel</w:t>
      </w:r>
      <w:r w:rsidR="007A3559">
        <w:t>s to the</w:t>
      </w:r>
      <w:r w:rsidR="0098404D">
        <w:t xml:space="preserve"> left</w:t>
      </w:r>
      <w:r>
        <w:t xml:space="preserve">, such that the trajectory </w:t>
      </w:r>
      <w:r w:rsidR="007A3559">
        <w:t xml:space="preserve">is </w:t>
      </w:r>
      <w:r>
        <w:t>centered in front of the observer.</w:t>
      </w:r>
      <w:r w:rsidR="0098404D">
        <w:t xml:space="preserve"> At the same time, a target </w:t>
      </w:r>
      <w:r w:rsidR="007A3559">
        <w:t xml:space="preserve">rectangle is </w:t>
      </w:r>
      <w:r w:rsidR="0098404D">
        <w:t xml:space="preserve">presented </w:t>
      </w:r>
      <w:r>
        <w:t xml:space="preserve">on the side towards which </w:t>
      </w:r>
      <w:r w:rsidR="0098404D">
        <w:t xml:space="preserve">the ball </w:t>
      </w:r>
      <w:r w:rsidR="007A3559">
        <w:t xml:space="preserve">is </w:t>
      </w:r>
      <w:r w:rsidR="0098404D">
        <w:t>travelling. The ball disappear</w:t>
      </w:r>
      <w:r w:rsidR="007A3559">
        <w:t>s</w:t>
      </w:r>
      <w:r w:rsidR="0098404D">
        <w:t xml:space="preserve"> after 0.5s and participants </w:t>
      </w:r>
      <w:proofErr w:type="gramStart"/>
      <w:r w:rsidR="007A3559">
        <w:t xml:space="preserve">have </w:t>
      </w:r>
      <w:r w:rsidR="0098404D">
        <w:t>to</w:t>
      </w:r>
      <w:proofErr w:type="gramEnd"/>
      <w:r w:rsidR="0098404D">
        <w:t xml:space="preserve"> press the space bar on their keyboard when they </w:t>
      </w:r>
      <w:r w:rsidR="007A3559">
        <w:t>think</w:t>
      </w:r>
      <w:r w:rsidR="0098404D">
        <w:t xml:space="preserve"> </w:t>
      </w:r>
      <w:r w:rsidR="007A3559">
        <w:t xml:space="preserve">the ball would </w:t>
      </w:r>
      <w:r w:rsidR="0098404D">
        <w:t>hit the target.</w:t>
      </w:r>
      <w:r>
        <w:t xml:space="preserve"> </w:t>
      </w:r>
      <w:r w:rsidR="0098404D">
        <w:t xml:space="preserve">The target </w:t>
      </w:r>
      <w:r w:rsidR="007A3559">
        <w:t xml:space="preserve">is </w:t>
      </w:r>
      <w:r w:rsidR="0098404D">
        <w:t xml:space="preserve">presented at a distance corresponding to the speed of the ball and one out of three occlusion </w:t>
      </w:r>
      <w:r w:rsidR="007A3559">
        <w:t>durations</w:t>
      </w:r>
      <w:r w:rsidR="0098404D">
        <w:t xml:space="preserve"> (0.5</w:t>
      </w:r>
      <w:r w:rsidR="003D757B">
        <w:t> s</w:t>
      </w:r>
      <w:r w:rsidR="0098404D">
        <w:t>, 0.6</w:t>
      </w:r>
      <w:r w:rsidR="003D757B">
        <w:t> s</w:t>
      </w:r>
      <w:r w:rsidR="0098404D">
        <w:t>, 0.7</w:t>
      </w:r>
      <w:r w:rsidR="003D757B">
        <w:t> </w:t>
      </w:r>
      <w:r w:rsidR="0098404D">
        <w:t xml:space="preserve">s). The distance between the point where the ball </w:t>
      </w:r>
      <w:r w:rsidR="00877693">
        <w:t>disappear</w:t>
      </w:r>
      <w:r w:rsidR="007A3559">
        <w:t>s</w:t>
      </w:r>
      <w:r w:rsidR="00877693">
        <w:t xml:space="preserve"> </w:t>
      </w:r>
      <w:r w:rsidR="00877693" w:rsidRPr="00877693">
        <w:t>(“</w:t>
      </w:r>
      <w:r w:rsidR="00877693">
        <w:t xml:space="preserve">point of disappearance” in the </w:t>
      </w:r>
      <w:proofErr w:type="gramStart"/>
      <w:r w:rsidR="00877693">
        <w:t>following</w:t>
      </w:r>
      <w:r w:rsidR="007A3559">
        <w:t>;</w:t>
      </w:r>
      <w:proofErr w:type="gramEnd"/>
      <w:r w:rsidR="007A3559">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C</w:t>
      </w:r>
      <w:r w:rsidR="00877693">
        <w:t>)</w:t>
      </w:r>
      <w:r w:rsidR="0098404D">
        <w:t xml:space="preserve"> and the target </w:t>
      </w:r>
      <w:r w:rsidR="007A3559">
        <w:t xml:space="preserve">is </w:t>
      </w:r>
      <w:r w:rsidR="0098404D">
        <w:t>thu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64D9E0A3" w14:textId="77777777" w:rsidTr="004F62FD">
        <w:tc>
          <w:tcPr>
            <w:tcW w:w="7825" w:type="dxa"/>
          </w:tcPr>
          <w:p w14:paraId="425E1830" w14:textId="23E3C202" w:rsidR="0098404D" w:rsidRDefault="0098404D" w:rsidP="007F6DF4">
            <w:pPr>
              <w:jc w:val="both"/>
            </w:pPr>
            <m:oMathPara>
              <m:oMath>
                <m:r>
                  <w:rPr>
                    <w:rFonts w:ascii="Cambria Math" w:hAnsi="Cambria Math"/>
                  </w:rPr>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2ED2B797" w14:textId="49936BBA" w:rsidR="0098404D" w:rsidRDefault="00F5360E" w:rsidP="007F6DF4">
            <w:pPr>
              <w:jc w:val="both"/>
            </w:pPr>
            <w:r>
              <w:t>[1]</w:t>
            </w:r>
          </w:p>
        </w:tc>
      </w:tr>
    </w:tbl>
    <w:p w14:paraId="3FEB9BA6" w14:textId="16895733" w:rsidR="0098404D" w:rsidRDefault="00F5360E" w:rsidP="004F62FD">
      <w:pPr>
        <w:spacing w:before="240"/>
        <w:jc w:val="both"/>
      </w:pPr>
      <w:r>
        <w:t xml:space="preserve">While the target </w:t>
      </w:r>
      <w:r w:rsidR="007A3559">
        <w:t>is</w:t>
      </w:r>
      <w:r>
        <w:t xml:space="preserve"> visible, participants </w:t>
      </w:r>
      <w:r w:rsidR="007A3559">
        <w:t xml:space="preserve">can </w:t>
      </w:r>
      <w:r>
        <w:t>experience</w:t>
      </w:r>
      <w:r w:rsidR="007F3C81">
        <w:t xml:space="preserve"> lateral</w:t>
      </w:r>
      <w:r>
        <w:t xml:space="preserve"> visual self-motion either in the same direction as the </w:t>
      </w:r>
      <w:r w:rsidR="00176482">
        <w:t xml:space="preserve">ball or in the opposite direction of the ball, or they </w:t>
      </w:r>
      <w:r w:rsidR="007A3559">
        <w:t xml:space="preserve">can remain </w:t>
      </w:r>
      <w:r w:rsidR="00176482">
        <w:t xml:space="preserve">static. </w:t>
      </w:r>
      <w:r w:rsidR="009858EE">
        <w:t>The s</w:t>
      </w:r>
      <w:r w:rsidR="00176482">
        <w:t xml:space="preserve">elf-motion </w:t>
      </w:r>
      <w:r w:rsidR="009858EE">
        <w:t xml:space="preserve">speed </w:t>
      </w:r>
      <w:r w:rsidR="007A3559">
        <w:t>is</w:t>
      </w:r>
      <w:r w:rsidR="00176482">
        <w:t xml:space="preserve"> simulated with </w:t>
      </w:r>
      <w:r w:rsidR="009858EE">
        <w:t xml:space="preserve">the profile of a normal Gaussian distribution, such that the distance over time </w:t>
      </w:r>
      <w:r w:rsidR="007A3559">
        <w:t xml:space="preserve">is </w:t>
      </w:r>
      <w:r w:rsidR="009858EE">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176482" w:rsidRPr="00176482" w14:paraId="648220B0" w14:textId="77777777" w:rsidTr="004F62FD">
        <w:tc>
          <w:tcPr>
            <w:tcW w:w="7825" w:type="dxa"/>
          </w:tcPr>
          <w:p w14:paraId="667C0CB4" w14:textId="2240652A" w:rsidR="00176482" w:rsidRPr="00176482" w:rsidRDefault="00176482" w:rsidP="007F6DF4">
            <w:pPr>
              <w:spacing w:after="160" w:line="259" w:lineRule="auto"/>
              <w:jc w:val="both"/>
            </w:pPr>
            <m:oMathPara>
              <m:oMath>
                <m:r>
                  <w:rPr>
                    <w:rFonts w:ascii="Cambria Math" w:hAnsi="Cambria Math"/>
                  </w:rPr>
                  <m:t>Distanc</m:t>
                </m:r>
                <m:sSub>
                  <m:sSubPr>
                    <m:ctrlPr>
                      <w:rPr>
                        <w:rFonts w:ascii="Cambria Math" w:hAnsi="Cambria Math"/>
                        <w:i/>
                      </w:rPr>
                    </m:ctrlPr>
                  </m:sSubPr>
                  <m:e>
                    <m:r>
                      <w:rPr>
                        <w:rFonts w:ascii="Cambria Math" w:hAnsi="Cambria Math"/>
                      </w:rPr>
                      <m:t>e</m:t>
                    </m:r>
                  </m:e>
                  <m:sub>
                    <m:r>
                      <w:rPr>
                        <w:rFonts w:ascii="Cambria Math" w:hAnsi="Cambria Math"/>
                      </w:rPr>
                      <m:t>Self-motion</m:t>
                    </m:r>
                  </m:sub>
                </m:sSub>
                <m:d>
                  <m:dPr>
                    <m:ctrlPr>
                      <w:rPr>
                        <w:rFonts w:ascii="Cambria Math" w:hAnsi="Cambria Math"/>
                        <w:i/>
                      </w:rPr>
                    </m:ctrlPr>
                  </m:dPr>
                  <m:e>
                    <m:r>
                      <w:rPr>
                        <w:rFonts w:ascii="Cambria Math" w:hAnsi="Cambria Math"/>
                      </w:rPr>
                      <m:t>t</m:t>
                    </m:r>
                  </m:e>
                </m:d>
                <m:r>
                  <w:rPr>
                    <w:rFonts w:ascii="Cambria Math" w:hAnsi="Cambria Math"/>
                  </w:rPr>
                  <m:t>= 2t*</m:t>
                </m:r>
                <m:f>
                  <m:fPr>
                    <m:ctrlPr>
                      <w:rPr>
                        <w:rFonts w:ascii="Cambria Math" w:hAnsi="Cambria Math"/>
                        <w:i/>
                      </w:rPr>
                    </m:ctrlPr>
                  </m:fPr>
                  <m:num>
                    <m:r>
                      <w:rPr>
                        <w:rFonts w:ascii="Cambria Math" w:hAnsi="Cambria Math"/>
                      </w:rPr>
                      <m:t>1</m:t>
                    </m:r>
                  </m:num>
                  <m:den>
                    <m:r>
                      <w:rPr>
                        <w:rFonts w:ascii="Cambria Math" w:hAnsi="Cambria Math"/>
                      </w:rPr>
                      <m:t>0.12*</m:t>
                    </m:r>
                    <m:rad>
                      <m:radPr>
                        <m:degHide m:val="1"/>
                        <m:ctrlPr>
                          <w:rPr>
                            <w:rFonts w:ascii="Cambria Math" w:hAnsi="Cambria Math"/>
                            <w:i/>
                          </w:rPr>
                        </m:ctrlPr>
                      </m:radPr>
                      <m:deg/>
                      <m:e>
                        <m:r>
                          <w:rPr>
                            <w:rFonts w:ascii="Cambria Math" w:hAnsi="Cambria Math"/>
                          </w:rPr>
                          <m:t>2π</m:t>
                        </m:r>
                      </m:e>
                    </m:rad>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0.25</m:t>
                                </m:r>
                              </m:num>
                              <m:den>
                                <m:r>
                                  <w:rPr>
                                    <w:rFonts w:ascii="Cambria Math" w:hAnsi="Cambria Math"/>
                                  </w:rPr>
                                  <m:t>0.12</m:t>
                                </m:r>
                              </m:den>
                            </m:f>
                          </m:e>
                        </m:d>
                      </m:e>
                      <m:sup>
                        <m:r>
                          <w:rPr>
                            <w:rFonts w:ascii="Cambria Math" w:hAnsi="Cambria Math"/>
                          </w:rPr>
                          <m:t>2</m:t>
                        </m:r>
                      </m:sup>
                    </m:sSup>
                  </m:sup>
                </m:sSup>
              </m:oMath>
            </m:oMathPara>
          </w:p>
        </w:tc>
        <w:tc>
          <w:tcPr>
            <w:tcW w:w="1525" w:type="dxa"/>
          </w:tcPr>
          <w:p w14:paraId="40003F1D" w14:textId="00DA4F8C" w:rsidR="00176482" w:rsidRPr="00176482" w:rsidRDefault="00176482" w:rsidP="007F6DF4">
            <w:pPr>
              <w:spacing w:after="160" w:line="259" w:lineRule="auto"/>
              <w:jc w:val="both"/>
            </w:pPr>
            <w:r w:rsidRPr="00176482">
              <w:t>[</w:t>
            </w:r>
            <w:r w:rsidR="004F62FD">
              <w:t>2</w:t>
            </w:r>
            <w:r w:rsidRPr="00176482">
              <w:t>]</w:t>
            </w:r>
          </w:p>
        </w:tc>
      </w:tr>
    </w:tbl>
    <w:p w14:paraId="3892B45E" w14:textId="7AF37296" w:rsidR="00176482" w:rsidRDefault="00176482" w:rsidP="007F6DF4">
      <w:pPr>
        <w:jc w:val="both"/>
      </w:pPr>
      <w:r>
        <w:lastRenderedPageBreak/>
        <w:t>The observer thus accelerate</w:t>
      </w:r>
      <w:r w:rsidR="007A3559">
        <w:t>s</w:t>
      </w:r>
      <w:r>
        <w:t>, reache</w:t>
      </w:r>
      <w:r w:rsidR="007A3559">
        <w:t>s</w:t>
      </w:r>
      <w:r>
        <w:t xml:space="preserve"> a peak velocity of 6.6 m/s after 0.25s and decelerate</w:t>
      </w:r>
      <w:r w:rsidR="007A3559">
        <w:t>s</w:t>
      </w:r>
      <w:r>
        <w:t xml:space="preserve"> again. They travel 1.8</w:t>
      </w:r>
      <w:r w:rsidR="007A3559">
        <w:t> </w:t>
      </w:r>
      <w:r>
        <w:t>m over the course of 0.5</w:t>
      </w:r>
      <w:r w:rsidR="007A3559">
        <w:t> </w:t>
      </w:r>
      <w:r>
        <w:t>s for a</w:t>
      </w:r>
      <w:r w:rsidR="001D582A">
        <w:t>n</w:t>
      </w:r>
      <w:r>
        <w:t xml:space="preserve"> average self-motion speed of 3.6m/s.</w:t>
      </w:r>
    </w:p>
    <w:p w14:paraId="2A52D862" w14:textId="62952FC4" w:rsidR="008100AD" w:rsidRDefault="00777625" w:rsidP="007F6DF4">
      <w:pPr>
        <w:jc w:val="both"/>
      </w:pPr>
      <w:r>
        <w:t xml:space="preserve">We further add longer and shorter occlusion </w:t>
      </w:r>
      <w:r w:rsidR="00507E0A">
        <w:t>durations</w:t>
      </w:r>
      <w:r>
        <w:t xml:space="preserve"> (</w:t>
      </w:r>
      <w:r w:rsidR="00FF33F8">
        <w:t xml:space="preserve">0.1s, </w:t>
      </w:r>
      <w:r>
        <w:t>0.2s, 0.3s, 0.4s, 0.8s, 0.9s, 1s) where the observer is static to get a notion of how variability changes in response to different occlusion durations.</w:t>
      </w:r>
      <w:r w:rsidR="007F3C81">
        <w:t xml:space="preserve"> </w:t>
      </w:r>
      <w:r w:rsidR="008100AD">
        <w:t xml:space="preserve">Overall, participants </w:t>
      </w:r>
      <w:r w:rsidR="0001116F">
        <w:t xml:space="preserve">thus </w:t>
      </w:r>
      <w:r w:rsidR="008100AD">
        <w:t xml:space="preserve">complet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r>
        <w:t>6</w:t>
      </w:r>
      <w:r w:rsidRPr="00777625">
        <w:t xml:space="preserve"> occlusion durations * 5 repetitions</w:t>
      </w:r>
      <w:r w:rsidR="008100AD">
        <w:t>)</w:t>
      </w:r>
      <w:r w:rsidR="00221120">
        <w:t xml:space="preserve">, which </w:t>
      </w:r>
      <w:r w:rsidR="007A3559">
        <w:t xml:space="preserve">takes </w:t>
      </w:r>
      <w:r>
        <w:t>around</w:t>
      </w:r>
      <w:r w:rsidR="007A3559">
        <w:t xml:space="preserve"> </w:t>
      </w:r>
      <w:r w:rsidR="00221120">
        <w:t>1</w:t>
      </w:r>
      <w:r w:rsidR="007A3559">
        <w:t>0</w:t>
      </w:r>
      <w:r w:rsidR="00221120">
        <w:t xml:space="preserve"> minutes.</w:t>
      </w:r>
    </w:p>
    <w:p w14:paraId="313CCCC9" w14:textId="13CAB91C" w:rsidR="0036455B" w:rsidRDefault="0036455B" w:rsidP="007F6DF4">
      <w:pPr>
        <w:jc w:val="both"/>
      </w:pPr>
      <w:r>
        <w:t xml:space="preserve">Participants also complete a brief training of </w:t>
      </w:r>
      <w:r w:rsidR="0041537B">
        <w:t>18</w:t>
      </w:r>
      <w:r>
        <w:t xml:space="preserve"> trials</w:t>
      </w:r>
      <w:r w:rsidR="0041537B">
        <w:t xml:space="preserve"> </w:t>
      </w:r>
      <w:r>
        <w:t>before starting the main experiment</w:t>
      </w:r>
      <w:r w:rsidR="00E57FD7">
        <w:t xml:space="preserve"> (see </w:t>
      </w:r>
      <w:hyperlink r:id="rId11" w:history="1">
        <w:r w:rsidR="00E57FD7" w:rsidRPr="00E57FD7">
          <w:rPr>
            <w:rStyle w:val="Hyperlink"/>
          </w:rPr>
          <w:t>this video on YouTube</w:t>
        </w:r>
      </w:hyperlink>
      <w:r w:rsidR="00E57FD7">
        <w:t>)</w:t>
      </w:r>
      <w:r>
        <w:t>.</w:t>
      </w:r>
      <w:r w:rsidR="0041537B">
        <w:t xml:space="preserve"> The ball </w:t>
      </w:r>
      <w:r w:rsidR="00834A5C">
        <w:t>travel</w:t>
      </w:r>
      <w:r w:rsidR="007A3559">
        <w:t>s</w:t>
      </w:r>
      <w:r w:rsidR="00834A5C">
        <w:t xml:space="preserve"> at</w:t>
      </w:r>
      <w:r w:rsidR="0041537B">
        <w:t xml:space="preserve"> one out of three speeds (2.5, 3.5, 4.5 m/s), going either left or right, and three occlusion durations (0.45, 0.55, 0.65 s).</w:t>
      </w:r>
      <w:r>
        <w:t xml:space="preserve"> In the training, the ball reappear</w:t>
      </w:r>
      <w:r w:rsidR="007A3559">
        <w:t>s</w:t>
      </w:r>
      <w:r>
        <w:t xml:space="preserve"> upon pressing space </w:t>
      </w:r>
      <w:r w:rsidR="007A3559">
        <w:t xml:space="preserve">in the position </w:t>
      </w:r>
      <w:r w:rsidR="0041537B">
        <w:t>it</w:t>
      </w:r>
      <w:r>
        <w:t xml:space="preserve"> would have been in that moment. This allow</w:t>
      </w:r>
      <w:r w:rsidR="007A3559">
        <w:t>s</w:t>
      </w:r>
      <w:r>
        <w:t xml:space="preserve"> participants to estimate their error</w:t>
      </w:r>
      <w:r w:rsidR="0041537B">
        <w:t xml:space="preserve"> (spatially)</w:t>
      </w:r>
      <w:r>
        <w:t xml:space="preserve"> and help</w:t>
      </w:r>
      <w:r w:rsidR="007A3559">
        <w:t>s</w:t>
      </w:r>
      <w:r>
        <w:t xml:space="preserve"> them familiarize themselves with task and 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3"/>
        <w:gridCol w:w="3907"/>
      </w:tblGrid>
      <w:tr w:rsidR="0018350B" w14:paraId="08F4575B" w14:textId="77777777" w:rsidTr="000B33A4">
        <w:tc>
          <w:tcPr>
            <w:tcW w:w="5453" w:type="dxa"/>
          </w:tcPr>
          <w:p w14:paraId="1159B6E2" w14:textId="5EF5AE20" w:rsidR="0018350B" w:rsidRDefault="000B33A4" w:rsidP="007F6DF4">
            <w:pPr>
              <w:jc w:val="both"/>
            </w:pPr>
            <w:r>
              <w:rPr>
                <w:noProof/>
              </w:rPr>
              <mc:AlternateContent>
                <mc:Choice Requires="wps">
                  <w:drawing>
                    <wp:anchor distT="45720" distB="45720" distL="114300" distR="114300" simplePos="0" relativeHeight="251663360" behindDoc="0" locked="0" layoutInCell="1" allowOverlap="1" wp14:anchorId="1C61C31A" wp14:editId="6A3CDAAC">
                      <wp:simplePos x="0" y="0"/>
                      <wp:positionH relativeFrom="column">
                        <wp:posOffset>-38100</wp:posOffset>
                      </wp:positionH>
                      <wp:positionV relativeFrom="paragraph">
                        <wp:posOffset>-6985</wp:posOffset>
                      </wp:positionV>
                      <wp:extent cx="276225" cy="2952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5E686F20"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61C31A" id="_x0000_t202" coordsize="21600,21600" o:spt="202" path="m,l,21600r21600,l21600,xe">
                      <v:stroke joinstyle="miter"/>
                      <v:path gradientshapeok="t" o:connecttype="rect"/>
                    </v:shapetype>
                    <v:shape id="Text Box 2"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" stroked="f">
                      <v:fill opacity="46517f"/>
                      <v:textbox>
                        <w:txbxContent>
                          <w:p w14:paraId="5E686F20"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26FB8CB2" wp14:editId="7FDE6ECE">
                  <wp:extent cx="3543300" cy="184848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
                          <a:stretch>
                            <a:fillRect/>
                          </a:stretch>
                        </pic:blipFill>
                        <pic:spPr>
                          <a:xfrm>
                            <a:off x="0" y="0"/>
                            <a:ext cx="3571151" cy="1863014"/>
                          </a:xfrm>
                          <a:prstGeom prst="rect">
                            <a:avLst/>
                          </a:prstGeom>
                        </pic:spPr>
                      </pic:pic>
                    </a:graphicData>
                  </a:graphic>
                </wp:inline>
              </w:drawing>
            </w:r>
          </w:p>
        </w:tc>
        <w:tc>
          <w:tcPr>
            <w:tcW w:w="3907" w:type="dxa"/>
          </w:tcPr>
          <w:p w14:paraId="39C9ACBB" w14:textId="21AA62C4" w:rsidR="0018350B" w:rsidRDefault="000B33A4" w:rsidP="007F6DF4">
            <w:pPr>
              <w:jc w:val="both"/>
            </w:pPr>
            <w:r>
              <w:rPr>
                <w:noProof/>
              </w:rPr>
              <mc:AlternateContent>
                <mc:Choice Requires="wps">
                  <w:drawing>
                    <wp:anchor distT="45720" distB="45720" distL="114300" distR="114300" simplePos="0" relativeHeight="251665408" behindDoc="0" locked="0" layoutInCell="1" allowOverlap="1" wp14:anchorId="0363297B" wp14:editId="137F44B7">
                      <wp:simplePos x="0" y="0"/>
                      <wp:positionH relativeFrom="column">
                        <wp:posOffset>-6985</wp:posOffset>
                      </wp:positionH>
                      <wp:positionV relativeFrom="paragraph">
                        <wp:posOffset>-5080</wp:posOffset>
                      </wp:positionV>
                      <wp:extent cx="276225" cy="295275"/>
                      <wp:effectExtent l="0" t="0" r="9525"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1225DA32" w14:textId="31470411"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3297B" 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" stroked="f">
                      <v:fill opacity="46517f"/>
                      <v:textbox>
                        <w:txbxContent>
                          <w:p w14:paraId="1225DA32" w14:textId="31470411"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075A3E1B" wp14:editId="56095B38">
                  <wp:extent cx="2497545" cy="1800225"/>
                  <wp:effectExtent l="0" t="0" r="0" b="0"/>
                  <wp:docPr id="2" name="Picture 2" descr="A group of red balloo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red balloons&#10;&#10;Description automatically generated with low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5840" cy="1813412"/>
                          </a:xfrm>
                          <a:prstGeom prst="rect">
                            <a:avLst/>
                          </a:prstGeom>
                          <a:noFill/>
                          <a:ln>
                            <a:noFill/>
                          </a:ln>
                        </pic:spPr>
                      </pic:pic>
                    </a:graphicData>
                  </a:graphic>
                </wp:inline>
              </w:drawing>
            </w:r>
          </w:p>
        </w:tc>
      </w:tr>
      <w:tr w:rsidR="0018350B" w14:paraId="14413A82" w14:textId="77777777" w:rsidTr="000B33A4">
        <w:tc>
          <w:tcPr>
            <w:tcW w:w="5453" w:type="dxa"/>
          </w:tcPr>
          <w:p w14:paraId="20C7F43C" w14:textId="37E23792" w:rsidR="0018350B" w:rsidRDefault="000B33A4" w:rsidP="007F6DF4">
            <w:pPr>
              <w:jc w:val="both"/>
            </w:pPr>
            <w:r>
              <w:rPr>
                <w:noProof/>
              </w:rPr>
              <mc:AlternateContent>
                <mc:Choice Requires="wps">
                  <w:drawing>
                    <wp:anchor distT="45720" distB="45720" distL="114300" distR="114300" simplePos="0" relativeHeight="251667456" behindDoc="0" locked="0" layoutInCell="1" allowOverlap="1" wp14:anchorId="744E4E3A" wp14:editId="0AB46982">
                      <wp:simplePos x="0" y="0"/>
                      <wp:positionH relativeFrom="column">
                        <wp:posOffset>7620</wp:posOffset>
                      </wp:positionH>
                      <wp:positionV relativeFrom="paragraph">
                        <wp:posOffset>28575</wp:posOffset>
                      </wp:positionV>
                      <wp:extent cx="276225" cy="295275"/>
                      <wp:effectExtent l="0" t="0" r="9525" b="952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0C73C87C" w14:textId="32EABD92"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E4E3A" 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" stroked="f">
                      <v:fill opacity="46517f"/>
                      <v:textbox>
                        <w:txbxContent>
                          <w:p w14:paraId="0C73C87C" w14:textId="32EABD92"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103E339" wp14:editId="05B78CB7">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rcRect t="2091" b="2091"/>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31F161C9" w14:textId="2268A702" w:rsidR="0018350B" w:rsidRDefault="000B33A4" w:rsidP="007F6DF4">
            <w:pPr>
              <w:jc w:val="both"/>
            </w:pPr>
            <w:r>
              <w:rPr>
                <w:noProof/>
              </w:rPr>
              <mc:AlternateContent>
                <mc:Choice Requires="wps">
                  <w:drawing>
                    <wp:anchor distT="45720" distB="45720" distL="114300" distR="114300" simplePos="0" relativeHeight="251669504" behindDoc="0" locked="0" layoutInCell="1" allowOverlap="1" wp14:anchorId="564589D5" wp14:editId="5231E908">
                      <wp:simplePos x="0" y="0"/>
                      <wp:positionH relativeFrom="column">
                        <wp:posOffset>-168910</wp:posOffset>
                      </wp:positionH>
                      <wp:positionV relativeFrom="paragraph">
                        <wp:posOffset>47625</wp:posOffset>
                      </wp:positionV>
                      <wp:extent cx="276225" cy="295275"/>
                      <wp:effectExtent l="0" t="0"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72774D52" w14:textId="4106B03D"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589D5" 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" stroked="f">
                      <v:fill opacity="46517f"/>
                      <v:textbox>
                        <w:txbxContent>
                          <w:p w14:paraId="72774D52" w14:textId="4106B03D"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705FB47" wp14:editId="2353DE59">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DB515F" w14:textId="284656D3" w:rsidR="0095499F" w:rsidRPr="0095499F" w:rsidRDefault="009223B5" w:rsidP="0018350B">
      <w:pPr>
        <w:pStyle w:val="Caption"/>
        <w:jc w:val="both"/>
      </w:pPr>
      <w:bookmarkStart w:id="1" w:name="_Ref83682025"/>
      <w:r>
        <w:t xml:space="preserve">Figure </w:t>
      </w:r>
      <w:r w:rsidR="00666FD5">
        <w:fldChar w:fldCharType="begin"/>
      </w:r>
      <w:r w:rsidR="00666FD5">
        <w:instrText xml:space="preserve"> SEQ Figure \* ARABIC </w:instrText>
      </w:r>
      <w:r w:rsidR="00666FD5">
        <w:fldChar w:fldCharType="separate"/>
      </w:r>
      <w:r w:rsidR="00920C26">
        <w:rPr>
          <w:noProof/>
        </w:rPr>
        <w:t>2</w:t>
      </w:r>
      <w:r w:rsidR="00666FD5">
        <w:rPr>
          <w:noProof/>
        </w:rPr>
        <w:fldChar w:fldCharType="end"/>
      </w:r>
      <w:bookmarkEnd w:id="1"/>
      <w:r>
        <w:t>:</w:t>
      </w:r>
      <w:r w:rsidR="0018350B">
        <w:t xml:space="preserve"> </w:t>
      </w:r>
      <w:r w:rsidR="0018350B" w:rsidRPr="004960E3">
        <w:rPr>
          <w:b/>
          <w:bCs/>
        </w:rPr>
        <w:t>A</w:t>
      </w:r>
      <w:r w:rsidR="0018350B">
        <w:t>.</w:t>
      </w:r>
      <w:r>
        <w:t xml:space="preserve"> Screenshot from the motion prediction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Schematic of the motion prediction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5F523CA6" w14:textId="2D5C6679"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hyperlink r:id="rId16" w:history="1">
        <w:r w:rsidR="00DE2851" w:rsidRPr="00DE2851">
          <w:rPr>
            <w:rStyle w:val="Hyperlink"/>
          </w:rPr>
          <w:t>video on YouTube</w:t>
        </w:r>
      </w:hyperlink>
      <w:r w:rsidR="00DE2851">
        <w:t>)</w:t>
      </w:r>
      <w:r w:rsidR="007F3C81">
        <w:t xml:space="preserve">, participants </w:t>
      </w:r>
      <w:r w:rsidR="00B1187F">
        <w:t>are</w:t>
      </w:r>
      <w:r w:rsidR="007F3C81">
        <w:t xml:space="preserve"> presented </w:t>
      </w:r>
      <w:r w:rsidR="00B1187F">
        <w:t xml:space="preserve">with </w:t>
      </w:r>
      <w:r w:rsidR="007F3C81">
        <w:t xml:space="preserve">two motion intervals and </w:t>
      </w:r>
      <w:r w:rsidR="00B1187F">
        <w:t>have</w:t>
      </w:r>
      <w:r w:rsidR="007F3C81">
        <w:t xml:space="preserve"> to judge which of them </w:t>
      </w:r>
      <w:r w:rsidR="0001116F">
        <w:t>is</w:t>
      </w:r>
      <w:r w:rsidR="007F3C81">
        <w:t xml:space="preserve"> faster. In one of them, they view a ball travelling to the left or to the right. </w:t>
      </w:r>
      <w:r w:rsidR="00B728BB">
        <w:t xml:space="preserve">As for the motion prediction task, this ball </w:t>
      </w:r>
      <w:r w:rsidR="00B1187F">
        <w:t>can</w:t>
      </w:r>
      <w:r w:rsidR="00B728BB">
        <w:t xml:space="preserve"> have one out of three speeds (4, 5, 6 m/s), and the participant </w:t>
      </w:r>
      <w:r w:rsidR="00B1187F">
        <w:t xml:space="preserve">can </w:t>
      </w:r>
      <w:r w:rsidR="00B728BB">
        <w:t xml:space="preserve">also experience visual self-motion in the same direction or in the opposite </w:t>
      </w:r>
      <w:proofErr w:type="gramStart"/>
      <w:r w:rsidR="00B728BB">
        <w:t>direction</w:t>
      </w:r>
      <w:r w:rsidR="00B1187F">
        <w:t>,</w:t>
      </w:r>
      <w:r w:rsidR="00B728BB">
        <w:t xml:space="preserve"> or</w:t>
      </w:r>
      <w:proofErr w:type="gramEnd"/>
      <w:r w:rsidR="00B728BB">
        <w:t xml:space="preserve"> remain static</w:t>
      </w:r>
      <w:r w:rsidR="00375AC1">
        <w:t xml:space="preserve"> (see </w:t>
      </w:r>
      <w:r w:rsidR="00375AC1">
        <w:fldChar w:fldCharType="begin"/>
      </w:r>
      <w:r w:rsidR="00375AC1">
        <w:instrText xml:space="preserve"> REF _Ref83682025 \h </w:instrText>
      </w:r>
      <w:r w:rsidR="00375AC1">
        <w:fldChar w:fldCharType="separate"/>
      </w:r>
      <w:r w:rsidR="00666FD5">
        <w:t xml:space="preserve">Figure </w:t>
      </w:r>
      <w:r w:rsidR="00666FD5">
        <w:rPr>
          <w:noProof/>
        </w:rPr>
        <w:t>2</w:t>
      </w:r>
      <w:r w:rsidR="00375AC1">
        <w:fldChar w:fldCharType="end"/>
      </w:r>
      <w:r w:rsidR="00375AC1">
        <w:t>D)</w:t>
      </w:r>
      <w:r w:rsidR="00B728BB">
        <w:t>. The second motion consist</w:t>
      </w:r>
      <w:r w:rsidR="00B1187F">
        <w:t>s</w:t>
      </w:r>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B)</w:t>
      </w:r>
      <w:r w:rsidR="00B728BB">
        <w:t>. Each ball in this cloud ha</w:t>
      </w:r>
      <w:r w:rsidR="00B1187F">
        <w:t>s</w:t>
      </w:r>
      <w:r w:rsidR="00B728BB">
        <w:t xml:space="preserve"> the same diameter as the main target (0.4m) and balls </w:t>
      </w:r>
      <w:r w:rsidR="00B1187F">
        <w:t xml:space="preserve">are </w:t>
      </w:r>
      <w:r w:rsidR="00B728BB">
        <w:t xml:space="preserve">emitted randomly </w:t>
      </w:r>
      <w:r w:rsidR="00FC475E">
        <w:t xml:space="preserve">from one side of the cloud area </w:t>
      </w:r>
      <w:r w:rsidR="00B728BB">
        <w:t xml:space="preserve">such </w:t>
      </w:r>
      <w:r w:rsidR="00B728BB">
        <w:lastRenderedPageBreak/>
        <w:t xml:space="preserve">that, at any given moment, between 8 and 12 balls </w:t>
      </w:r>
      <w:r w:rsidR="00B1187F">
        <w:t xml:space="preserve">are </w:t>
      </w:r>
      <w:r w:rsidR="00B728BB">
        <w:t>visible.</w:t>
      </w:r>
      <w:r w:rsidR="00FC475E">
        <w:t xml:space="preserve"> All balls move at the same speed and </w:t>
      </w:r>
      <w:r w:rsidR="00B1187F">
        <w:t xml:space="preserve">are </w:t>
      </w:r>
      <w:r w:rsidR="00FC475E">
        <w:t>visible either until they reach the opposite end of the cloud area or until the motion interval end</w:t>
      </w:r>
      <w:r w:rsidR="00B1187F">
        <w:t>s</w:t>
      </w:r>
      <w:r w:rsidR="00FC475E">
        <w:t xml:space="preserve"> after 0.5s observation time. The speed of these balls </w:t>
      </w:r>
      <w:r w:rsidR="00B1187F">
        <w:t xml:space="preserve">is </w:t>
      </w:r>
      <w:r w:rsidR="00FC475E">
        <w:t xml:space="preserve">constant throughout each trial and </w:t>
      </w:r>
      <w:r w:rsidR="00B1187F">
        <w:t xml:space="preserve">is </w:t>
      </w:r>
      <w:r w:rsidR="00FC475E">
        <w:t>governed by PEST staircase</w:t>
      </w:r>
      <w:r w:rsidR="00B1187F">
        <w:t xml:space="preserve"> rules</w:t>
      </w:r>
      <w:r w:rsidR="00FC475E">
        <w:t xml:space="preserve"> </w:t>
      </w:r>
      <w:r w:rsidR="00FC475E">
        <w:fldChar w:fldCharType="begin" w:fldLock="1"/>
      </w:r>
      <w:r w:rsidR="00D369E7">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FC475E">
        <w:fldChar w:fldCharType="separate"/>
      </w:r>
      <w:r w:rsidR="00FC475E" w:rsidRPr="00FC475E">
        <w:rPr>
          <w:noProof/>
        </w:rPr>
        <w:t>(Taylor &amp; Creelman, 1967)</w:t>
      </w:r>
      <w:r w:rsidR="00FC475E">
        <w:fldChar w:fldCharType="end"/>
      </w:r>
      <w:r w:rsidR="00FC475E">
        <w:t>. For each condition, we employ two pests: one start</w:t>
      </w:r>
      <w:r w:rsidR="00B1187F">
        <w:t>s</w:t>
      </w:r>
      <w:r w:rsidR="00FC475E">
        <w:t xml:space="preserve"> 30% above the speed of the single ball from the other motion interval, while the other start</w:t>
      </w:r>
      <w:r w:rsidR="00B1187F">
        <w:t>s</w:t>
      </w:r>
      <w:r w:rsidR="00FC475E">
        <w:t xml:space="preserve"> 30% below. The initial step size </w:t>
      </w:r>
      <w:r w:rsidR="00B1187F">
        <w:t xml:space="preserve">is </w:t>
      </w:r>
      <w:r w:rsidR="0081086E">
        <w:t>0</w:t>
      </w:r>
      <w:r w:rsidR="00FC475E">
        <w:t>.</w:t>
      </w:r>
      <w:r w:rsidR="0081086E">
        <w:t>6</w:t>
      </w:r>
      <w:r w:rsidR="00FC475E">
        <w:t xml:space="preserve"> m/</w:t>
      </w:r>
      <w:proofErr w:type="gramStart"/>
      <w:r w:rsidR="00FC475E">
        <w:t>s</w:t>
      </w:r>
      <w:proofErr w:type="gramEnd"/>
      <w:r w:rsidR="00FC475E">
        <w:t xml:space="preserve"> and each pest terminate</w:t>
      </w:r>
      <w:r w:rsidR="0014510B">
        <w:t>s</w:t>
      </w:r>
      <w:r w:rsidR="00FC475E">
        <w:t xml:space="preserve"> either after </w:t>
      </w:r>
      <w:r w:rsidR="008F0030">
        <w:t>37</w:t>
      </w:r>
      <w:r w:rsidR="00FC475E">
        <w:t xml:space="preserve"> trials, or when the participant </w:t>
      </w:r>
      <w:r w:rsidR="007F6DF4">
        <w:t>ha</w:t>
      </w:r>
      <w:r w:rsidR="00B1187F">
        <w:t>s</w:t>
      </w:r>
      <w:r w:rsidR="007F6DF4">
        <w:t xml:space="preserve"> completed at least </w:t>
      </w:r>
      <w:r w:rsidR="008F0030">
        <w:t>3</w:t>
      </w:r>
      <w:r w:rsidR="007F6DF4">
        <w:t>0 trials and the step size drop</w:t>
      </w:r>
      <w:r w:rsidR="00B1187F">
        <w:t>s</w:t>
      </w:r>
      <w:r w:rsidR="007F6DF4">
        <w:t xml:space="preserve"> below 0.03 m/s. We modified the original PEST rules such that the step size </w:t>
      </w:r>
      <w:r w:rsidR="00B1187F">
        <w:t>is</w:t>
      </w:r>
      <w:r w:rsidR="0081086E">
        <w:t xml:space="preserve"> always twice the initial step size (that is, 1.2 m/s) </w:t>
      </w:r>
      <w:r w:rsidR="007F6DF4">
        <w:t xml:space="preserve">for the first </w:t>
      </w:r>
      <w:r w:rsidR="008F0030">
        <w:t>ten</w:t>
      </w:r>
      <w:r w:rsidR="0081086E">
        <w:t xml:space="preserve"> </w:t>
      </w:r>
      <w:r w:rsidR="007F6DF4">
        <w:t xml:space="preserve">trials </w:t>
      </w:r>
      <w:proofErr w:type="gramStart"/>
      <w:r w:rsidR="007F6DF4">
        <w:t>in order to</w:t>
      </w:r>
      <w:proofErr w:type="gramEnd"/>
      <w:r w:rsidR="007F6DF4">
        <w:t xml:space="preserve"> spread out the values presented to the observer and allow for more robust JND estimates.</w:t>
      </w:r>
      <w:r w:rsidR="00A24FC2">
        <w:t xml:space="preserve"> We limit the range of speeds the ball cloud </w:t>
      </w:r>
      <w:r w:rsidR="00B1187F">
        <w:t xml:space="preserve">can </w:t>
      </w:r>
      <w:r w:rsidR="00A24FC2">
        <w:t xml:space="preserve">take to </w:t>
      </w:r>
      <w:r w:rsidR="001160A3">
        <w:t>between one third the speed of the ball and three times the speed of the ball.</w:t>
      </w:r>
      <w:r w:rsidR="00674158" w:rsidRPr="00674158">
        <w:t xml:space="preserve"> Overall, participants perform 30 to 37 trials in 18 staircases (two start values, three speeds and three motion profiles) for a total of 540 to 666 trials.</w:t>
      </w:r>
      <w:r w:rsidR="00674158">
        <w:t xml:space="preserve"> </w:t>
      </w:r>
    </w:p>
    <w:p w14:paraId="795935AC" w14:textId="352F7E5F" w:rsidR="00221120" w:rsidRDefault="00674158" w:rsidP="007F6DF4">
      <w:pPr>
        <w:jc w:val="both"/>
      </w:pPr>
      <w:r>
        <w:t xml:space="preserve">Before proceeding to the main task, participants are asked to complete a training session. This training session consists of one PEST of reduced length (between 20 and 27 trials) that starts 30% above the speed of the ball (3 m/s). Participants need to achieve a final step size of below 0.3; </w:t>
      </w:r>
      <w:proofErr w:type="gramStart"/>
      <w:r>
        <w:t>otherwise</w:t>
      </w:r>
      <w:proofErr w:type="gramEnd"/>
      <w:r>
        <w:t xml:space="preserve"> they are asked to repeat the training. If they fail the training a second time, we exclude them from the analysis. This task – including the training – takes about 40 minutes to complete.</w:t>
      </w:r>
    </w:p>
    <w:p w14:paraId="2F82C7D6" w14:textId="1AA41905" w:rsidR="003D757B" w:rsidRPr="003D757B" w:rsidRDefault="00747D00" w:rsidP="007F6DF4">
      <w:pPr>
        <w:jc w:val="both"/>
      </w:pPr>
      <w:r>
        <w:t>Participants can choose to receive the instructions as PDF (</w:t>
      </w:r>
      <w:hyperlink r:id="rId17" w:history="1">
        <w:r w:rsidRPr="00DF2609">
          <w:rPr>
            <w:rStyle w:val="Hyperlink"/>
          </w:rPr>
          <w:t>can be downloaded here, from GitHub</w:t>
        </w:r>
      </w:hyperlink>
      <w:r>
        <w:t xml:space="preserve">) or </w:t>
      </w:r>
      <w:r w:rsidR="000D26ED">
        <w:t>watch</w:t>
      </w:r>
      <w:r>
        <w:t xml:space="preserve"> a video (</w:t>
      </w:r>
      <w:hyperlink r:id="rId18" w:history="1">
        <w:r w:rsidRPr="00DF2609">
          <w:rPr>
            <w:rStyle w:val="Hyperlink"/>
          </w:rPr>
          <w:t>which can be viewed here, on YouTube</w:t>
        </w:r>
      </w:hyperlink>
      <w:r>
        <w:t>).</w:t>
      </w:r>
    </w:p>
    <w:p w14:paraId="09F58A91" w14:textId="1983C2D9" w:rsidR="005D6746" w:rsidRDefault="005D6746" w:rsidP="003D757B">
      <w:pPr>
        <w:pStyle w:val="Heading2"/>
      </w:pPr>
      <w:r>
        <w:t>Predictions</w:t>
      </w:r>
    </w:p>
    <w:p w14:paraId="6ED6B321" w14:textId="003FD3BE" w:rsidR="00FB6D00" w:rsidRDefault="00FB6D00" w:rsidP="008F0030">
      <w:pPr>
        <w:jc w:val="both"/>
      </w:pPr>
      <w:r>
        <w:t xml:space="preserve">We built models of the underlying perceptual processes for both the prediction and the </w:t>
      </w:r>
      <w:r w:rsidR="005C4459">
        <w:t>speed estimation</w:t>
      </w:r>
      <w:r>
        <w:t xml:space="preserve"> task. The instantiation of the model for the prediction task can be found </w:t>
      </w:r>
      <w:hyperlink r:id="rId19" w:history="1">
        <w:r w:rsidRPr="00DF2609">
          <w:rPr>
            <w:rStyle w:val="Hyperlink"/>
          </w:rPr>
          <w:t>here (on GitHub)</w:t>
        </w:r>
      </w:hyperlink>
      <w:r>
        <w:t xml:space="preserve">, and the instantiation of the </w:t>
      </w:r>
      <w:r w:rsidR="005C4459">
        <w:t>speed estimation</w:t>
      </w:r>
      <w:r>
        <w:t xml:space="preserve"> model can be found </w:t>
      </w:r>
      <w:hyperlink r:id="rId20" w:history="1">
        <w:r w:rsidRPr="00DF2609">
          <w:rPr>
            <w:rStyle w:val="Hyperlink"/>
          </w:rPr>
          <w:t>here (on GitHub)</w:t>
        </w:r>
      </w:hyperlink>
      <w:r>
        <w:t>.</w:t>
      </w:r>
      <w:r w:rsidR="00DF2609">
        <w:t xml:space="preserve"> The implementation of the model that relates performance in both tasks can be found </w:t>
      </w:r>
      <w:hyperlink r:id="rId21" w:history="1">
        <w:r w:rsidR="00DF2609" w:rsidRPr="00DF2609">
          <w:rPr>
            <w:rStyle w:val="Hyperlink"/>
          </w:rPr>
          <w:t>here (on GitHub)</w:t>
        </w:r>
      </w:hyperlink>
      <w:r w:rsidR="00DF2609">
        <w:t xml:space="preserve">. </w:t>
      </w:r>
      <w:r>
        <w:t>The models are based on the following assumptions:</w:t>
      </w:r>
    </w:p>
    <w:p w14:paraId="6DBAC04B" w14:textId="7530D4CE" w:rsidR="00FB6D00" w:rsidRPr="00FB6D00" w:rsidRDefault="00FB6D00" w:rsidP="008F0030">
      <w:pPr>
        <w:numPr>
          <w:ilvl w:val="0"/>
          <w:numId w:val="1"/>
        </w:numPr>
        <w:jc w:val="both"/>
      </w:pPr>
      <w:r w:rsidRPr="00FB6D00">
        <w:t xml:space="preserve">The time it would take the ball to reach the target rectangle was underestimated by an amount corresponding to 20% of the presented self-motion speed for the Opposite Directions </w:t>
      </w:r>
      <w:r w:rsidR="00507E0A">
        <w:t>motion profile</w:t>
      </w:r>
      <w:r>
        <w:t xml:space="preserve"> </w:t>
      </w:r>
      <w:r w:rsidRPr="00FB6D00">
        <w:t xml:space="preserve">(Jörges &amp; Harris 2021), with a between-participant standard deviation of 30% for this bias. No biases were assumed for the Same Directions and </w:t>
      </w:r>
      <w:r w:rsidR="00507E0A">
        <w:t xml:space="preserve">Observer </w:t>
      </w:r>
      <w:r w:rsidRPr="00FB6D00">
        <w:t xml:space="preserve">Static </w:t>
      </w:r>
      <w:r w:rsidR="00507E0A">
        <w:t>motion profiles</w:t>
      </w:r>
      <w:r w:rsidRPr="00FB6D00">
        <w:t>.</w:t>
      </w:r>
    </w:p>
    <w:p w14:paraId="306FFB34" w14:textId="39FC8A8E" w:rsidR="00FB6D00" w:rsidRPr="00FB6D00" w:rsidRDefault="00FB6D00" w:rsidP="008F0030">
      <w:pPr>
        <w:numPr>
          <w:ilvl w:val="0"/>
          <w:numId w:val="1"/>
        </w:numPr>
        <w:jc w:val="both"/>
      </w:pPr>
      <w:r w:rsidRPr="00FB6D00">
        <w:t xml:space="preserve">The variability in responses was 20% higher in the Opposite Directions </w:t>
      </w:r>
      <w:r w:rsidR="00507E0A">
        <w:t>motion profile</w:t>
      </w:r>
      <w:r w:rsidRPr="00FB6D00">
        <w:t xml:space="preserve">, with a between-participant standard deviation of 30% for this effect. No differences in variability were assumed for the Opposite Directions and Static </w:t>
      </w:r>
      <w:r w:rsidR="00507E0A" w:rsidRPr="00507E0A">
        <w:t>motion profile</w:t>
      </w:r>
      <w:r w:rsidRPr="00FB6D00">
        <w:t>.</w:t>
      </w:r>
    </w:p>
    <w:p w14:paraId="5304BA67" w14:textId="75D3B370" w:rsidR="00FB6D00" w:rsidRPr="00FB6D00" w:rsidRDefault="00FB6D00" w:rsidP="008F0030">
      <w:pPr>
        <w:numPr>
          <w:ilvl w:val="0"/>
          <w:numId w:val="1"/>
        </w:numPr>
        <w:jc w:val="both"/>
      </w:pPr>
      <w:r w:rsidRPr="00FB6D00">
        <w:t xml:space="preserve">Participants estimated the ball speed accurately in the Same Direction and Static </w:t>
      </w:r>
      <w:r w:rsidR="00507E0A" w:rsidRPr="00507E0A">
        <w:t>motion profile</w:t>
      </w:r>
      <w:r w:rsidRPr="00FB6D00">
        <w:t>.</w:t>
      </w:r>
    </w:p>
    <w:p w14:paraId="776FEA51" w14:textId="77777777" w:rsidR="00FB6D00" w:rsidRPr="00FB6D00" w:rsidRDefault="00FB6D00" w:rsidP="008F0030">
      <w:pPr>
        <w:numPr>
          <w:ilvl w:val="0"/>
          <w:numId w:val="1"/>
        </w:numPr>
        <w:jc w:val="both"/>
      </w:pPr>
      <w:r w:rsidRPr="00FB6D00">
        <w:t>A Weber Fraction of 10% for the estimation of the ball speed, with a between-participant standard deviation of 1.5%.</w:t>
      </w:r>
    </w:p>
    <w:p w14:paraId="1B7D0AA8" w14:textId="77777777" w:rsidR="00FB6D00" w:rsidRPr="00FB6D00" w:rsidRDefault="00FB6D00" w:rsidP="008F0030">
      <w:pPr>
        <w:numPr>
          <w:ilvl w:val="0"/>
          <w:numId w:val="1"/>
        </w:numPr>
        <w:jc w:val="both"/>
      </w:pPr>
      <w:r w:rsidRPr="00FB6D00">
        <w:t>The distance between the point of disappearance of the ball and the target rectangle was estimated accurately with a Weber Fraction of 5%. No between-participant variability was assumed here.</w:t>
      </w:r>
    </w:p>
    <w:p w14:paraId="270E91CB" w14:textId="717C25EF" w:rsidR="00FB6D00" w:rsidRDefault="00FB6D00" w:rsidP="008F0030">
      <w:pPr>
        <w:numPr>
          <w:ilvl w:val="0"/>
          <w:numId w:val="1"/>
        </w:numPr>
        <w:jc w:val="both"/>
      </w:pPr>
      <w:r w:rsidRPr="00FB6D00">
        <w:rPr>
          <w:i/>
          <w:iCs/>
        </w:rPr>
        <w:lastRenderedPageBreak/>
        <w:t>Prediction only:</w:t>
      </w:r>
      <w:r w:rsidRPr="00FB6D00">
        <w:t xml:space="preserve"> The computations executed by the visual system are approximated </w:t>
      </w:r>
      <w:r>
        <w:t>accurately</w:t>
      </w:r>
      <w:r w:rsidRPr="00FB6D00">
        <w:t xml:space="preserve"> with the physical equation for distance from speed and time (d = v*t)</w:t>
      </w:r>
      <w:r>
        <w: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Pr>
          <w:rFonts w:eastAsiaTheme="minorEastAsia"/>
        </w:rPr>
        <w:t>)</w:t>
      </w:r>
      <w:r>
        <w:t xml:space="preserve">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B6D00" w:rsidRPr="00FB6D00" w14:paraId="01CF75CD" w14:textId="77777777" w:rsidTr="004F62FD">
        <w:tc>
          <w:tcPr>
            <w:tcW w:w="8365" w:type="dxa"/>
          </w:tcPr>
          <w:p w14:paraId="2E3B6ADB" w14:textId="102FC688" w:rsidR="00FB6D00" w:rsidRPr="00FB6D00" w:rsidRDefault="00666FD5" w:rsidP="00FB6D00">
            <w:pPr>
              <w:spacing w:after="160" w:line="259" w:lineRule="auto"/>
              <w:ind w:left="360"/>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985" w:type="dxa"/>
          </w:tcPr>
          <w:p w14:paraId="387F2C33" w14:textId="3C19321E" w:rsidR="00FB6D00" w:rsidRPr="00FB6D00" w:rsidRDefault="00FB6D00" w:rsidP="00FB6D00">
            <w:pPr>
              <w:spacing w:after="160" w:line="259" w:lineRule="auto"/>
              <w:ind w:left="360"/>
            </w:pPr>
            <w:r w:rsidRPr="00FB6D00">
              <w:t>(</w:t>
            </w:r>
            <w:r w:rsidR="004F62FD">
              <w:t>3</w:t>
            </w:r>
            <w:r w:rsidRPr="00FB6D00">
              <w:t xml:space="preserve">) </w:t>
            </w:r>
          </w:p>
        </w:tc>
      </w:tr>
    </w:tbl>
    <w:p w14:paraId="6FB20A40" w14:textId="36289C94" w:rsidR="00FB6D00" w:rsidRDefault="00DF2609" w:rsidP="00DF2609">
      <w:pPr>
        <w:pStyle w:val="ListParagraph"/>
        <w:numPr>
          <w:ilvl w:val="0"/>
          <w:numId w:val="1"/>
        </w:numPr>
      </w:pPr>
      <w:r>
        <w:t>Effects of self-motion on mean perceived speed and variability of perceived speed are drawn per participants and are assumed to be constant across both task for each participant.</w:t>
      </w:r>
      <w:r w:rsidR="00E80C03">
        <w:t xml:space="preserve"> The normal distributions from which these per-participant effect strengths are drawn have means of 0.2 and standard deviations of 0.3. This is in accordance with our previous results (Jörges &amp; Harris, 2021) which showed a considerable amount of variability in the strength of the effect. </w:t>
      </w:r>
    </w:p>
    <w:p w14:paraId="1B6D4695" w14:textId="77777777" w:rsidR="00DF2609" w:rsidRPr="00FB6D00" w:rsidRDefault="00DF2609" w:rsidP="00DF2609"/>
    <w:p w14:paraId="5D0AE7D9" w14:textId="12B2C7A9" w:rsidR="00CF0F07" w:rsidRDefault="003D757B" w:rsidP="003D757B">
      <w:pPr>
        <w:jc w:val="both"/>
      </w:pPr>
      <w:r w:rsidRPr="00EA6F58">
        <w:rPr>
          <w:b/>
          <w:bCs/>
        </w:rPr>
        <w:t>Motion Prediction</w:t>
      </w:r>
      <w:r>
        <w:t xml:space="preserve"> –</w:t>
      </w:r>
      <w:r w:rsidR="00436AC1">
        <w:t xml:space="preserve"> For the motion prediction task, under these assumptions, </w:t>
      </w:r>
      <w:r w:rsidR="002974B0">
        <w:t>participants would respond between 0.</w:t>
      </w:r>
      <w:r w:rsidR="00142A9F">
        <w:t>12</w:t>
      </w:r>
      <w:r w:rsidR="002974B0">
        <w:t xml:space="preserve"> and 0.</w:t>
      </w:r>
      <w:r w:rsidR="00142A9F">
        <w:t>2</w:t>
      </w:r>
      <w:r w:rsidR="002974B0">
        <w:t xml:space="preserve">s earlier in the Opposite Direction </w:t>
      </w:r>
      <w:r w:rsidR="00507E0A" w:rsidRPr="00507E0A">
        <w:t xml:space="preserve">motion profile </w:t>
      </w:r>
      <w:r w:rsidR="002974B0">
        <w:t xml:space="preserve">with regards to the Static </w:t>
      </w:r>
      <w:r w:rsidR="00507E0A" w:rsidRPr="00507E0A">
        <w:t xml:space="preserve">motion profile </w:t>
      </w:r>
      <w:r w:rsidR="00CF0F07">
        <w:t xml:space="preserve">(see </w:t>
      </w:r>
      <w:r w:rsidR="00CF0F07">
        <w:fldChar w:fldCharType="begin"/>
      </w:r>
      <w:r w:rsidR="00CF0F07">
        <w:instrText xml:space="preserve"> REF _Ref85143040 \h </w:instrText>
      </w:r>
      <w:r w:rsidR="00CF0F07">
        <w:fldChar w:fldCharType="separate"/>
      </w:r>
      <w:r w:rsidR="00666FD5">
        <w:t xml:space="preserve">Figure </w:t>
      </w:r>
      <w:r w:rsidR="00666FD5">
        <w:rPr>
          <w:noProof/>
        </w:rPr>
        <w:t>3</w:t>
      </w:r>
      <w:r w:rsidR="00CF0F07">
        <w:fldChar w:fldCharType="end"/>
      </w:r>
      <w:r w:rsidR="00CF0F07">
        <w:t>A)</w:t>
      </w:r>
      <w:r w:rsidR="002974B0">
        <w:t>.</w:t>
      </w:r>
      <w:r w:rsidR="00436AC1">
        <w:t xml:space="preserve"> Our generative model further predicts that visual </w:t>
      </w:r>
      <w:r w:rsidR="00CF0F07">
        <w:t xml:space="preserve">self-motion during motion observation to lead to higher variability in responses. </w:t>
      </w:r>
      <w:r w:rsidR="003B4C12">
        <w:t xml:space="preserve">Measuring the relation between self-motion and variability is not straight-forward because self-motion should cause an underestimation of the occlusion duration. A shorter predicted interval should </w:t>
      </w:r>
      <w:r w:rsidR="003B4C12" w:rsidRPr="003B4C12">
        <w:t xml:space="preserve">in turn </w:t>
      </w:r>
      <w:r w:rsidR="003B4C12">
        <w:t xml:space="preserve">be related to lower variability in absolute terms. </w:t>
      </w:r>
      <w:r w:rsidR="003B4C12">
        <w:fldChar w:fldCharType="begin"/>
      </w:r>
      <w:r w:rsidR="003B4C12">
        <w:instrText xml:space="preserve"> REF _Ref85143040 \h </w:instrText>
      </w:r>
      <w:r w:rsidR="003B4C12">
        <w:fldChar w:fldCharType="separate"/>
      </w:r>
      <w:r w:rsidR="00666FD5">
        <w:t xml:space="preserve">Figure </w:t>
      </w:r>
      <w:r w:rsidR="00666FD5">
        <w:rPr>
          <w:noProof/>
        </w:rPr>
        <w:t>3</w:t>
      </w:r>
      <w:r w:rsidR="003B4C12">
        <w:fldChar w:fldCharType="end"/>
      </w:r>
      <w:r w:rsidR="003B4C12">
        <w:t>B illustrates the expected relationship between biases in prediction, the motion profile and variability in responses.</w:t>
      </w:r>
    </w:p>
    <w:p w14:paraId="38A20832" w14:textId="77777777" w:rsidR="00CF194E" w:rsidRDefault="00F01003" w:rsidP="00CF194E">
      <w:pPr>
        <w:keepNext/>
        <w:jc w:val="both"/>
      </w:pPr>
      <w:r>
        <w:rPr>
          <w:noProof/>
        </w:rPr>
        <w:drawing>
          <wp:inline distT="0" distB="0" distL="0" distR="0" wp14:anchorId="3EDFF1CA" wp14:editId="274118C6">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A3D97C7" w14:textId="0FF5511D" w:rsidR="00F01003" w:rsidRDefault="00CF194E" w:rsidP="00CF194E">
      <w:pPr>
        <w:pStyle w:val="Caption"/>
        <w:jc w:val="both"/>
      </w:pPr>
      <w:bookmarkStart w:id="2" w:name="_Ref85143040"/>
      <w:r>
        <w:t xml:space="preserve">Figure </w:t>
      </w:r>
      <w:r w:rsidR="00666FD5">
        <w:fldChar w:fldCharType="begin"/>
      </w:r>
      <w:r w:rsidR="00666FD5">
        <w:instrText xml:space="preserve"> SEQ Figure \* ARABIC </w:instrText>
      </w:r>
      <w:r w:rsidR="00666FD5">
        <w:fldChar w:fldCharType="separate"/>
      </w:r>
      <w:r w:rsidR="00920C26">
        <w:rPr>
          <w:noProof/>
        </w:rPr>
        <w:t>3</w:t>
      </w:r>
      <w:r w:rsidR="00666FD5">
        <w:rPr>
          <w:noProof/>
        </w:rPr>
        <w:fldChar w:fldCharType="end"/>
      </w:r>
      <w:bookmarkEnd w:id="2"/>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w:t>
      </w:r>
      <w:proofErr w:type="spellStart"/>
      <w:r>
        <w:t>linetypes</w:t>
      </w:r>
      <w:proofErr w:type="spellEnd"/>
      <w:r>
        <w:t xml:space="preserve">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p>
    <w:p w14:paraId="185EC874" w14:textId="61C27395" w:rsidR="003D757B" w:rsidRDefault="005C4459" w:rsidP="00F41AE3">
      <w:pPr>
        <w:jc w:val="both"/>
      </w:pPr>
      <w:r>
        <w:rPr>
          <w:b/>
          <w:bCs/>
        </w:rPr>
        <w:lastRenderedPageBreak/>
        <w:t>Speed estimation</w:t>
      </w:r>
      <w:r w:rsidR="000A59CF">
        <w:t xml:space="preserve"> – Here, we expect to replicate our findings reported in </w:t>
      </w:r>
      <w:r w:rsidR="00552F17">
        <w:t>(Jörges &amp; Harris 2021)</w:t>
      </w:r>
      <w:r w:rsidR="00EA6F58">
        <w:t>:</w:t>
      </w:r>
      <w:r w:rsidR="000A59CF">
        <w:t xml:space="preserve"> We found that participants largely estimated speed at the same accuracy when they were static and when they were moving in the same direction as the target</w:t>
      </w:r>
      <w:r w:rsidR="00552F17">
        <w:t xml:space="preserve">. Visually simulated self-motion in the opposite direction of 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A</w:t>
      </w:r>
      <w:r w:rsidR="00F961AF">
        <w:t>)</w:t>
      </w:r>
      <w:r w:rsidR="000A59CF">
        <w:t>.</w:t>
      </w:r>
      <w:r w:rsidR="00350A80">
        <w:t xml:space="preserve"> Since we use a higher self-motion speed than in our previous study, we also expect to find evidence </w:t>
      </w:r>
      <w:r w:rsidR="00F41AE3">
        <w:t xml:space="preserve">that </w:t>
      </w:r>
      <w:r w:rsidR="00350A80">
        <w:t xml:space="preserve">precision </w:t>
      </w:r>
      <w:r w:rsidR="00F41AE3">
        <w:t>will be lower</w:t>
      </w:r>
      <w:r w:rsidR="00350A80">
        <w:t xml:space="preserve"> </w:t>
      </w:r>
      <w:r w:rsidR="00F41AE3">
        <w:t xml:space="preserve">for </w:t>
      </w:r>
      <w:r w:rsidR="00350A80">
        <w:t>visual self-motion in the opposite direction of 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B</w:t>
      </w:r>
      <w:r w:rsidR="00F961AF">
        <w:t>)</w:t>
      </w:r>
      <w:r w:rsidR="00350A80">
        <w:t>.</w:t>
      </w:r>
    </w:p>
    <w:p w14:paraId="11D53BF3" w14:textId="77777777" w:rsidR="00C45173" w:rsidRDefault="00CE0D67" w:rsidP="00C45173">
      <w:pPr>
        <w:keepNext/>
      </w:pPr>
      <w:r>
        <w:rPr>
          <w:noProof/>
        </w:rPr>
        <w:drawing>
          <wp:inline distT="0" distB="0" distL="0" distR="0" wp14:anchorId="152E324B" wp14:editId="735FBC08">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11695F1" w14:textId="78428DE4" w:rsidR="00F01003" w:rsidRDefault="00C45173" w:rsidP="00C45173">
      <w:pPr>
        <w:pStyle w:val="Caption"/>
      </w:pPr>
      <w:bookmarkStart w:id="3" w:name="_Ref85144353"/>
      <w:r>
        <w:t xml:space="preserve">Figure </w:t>
      </w:r>
      <w:r w:rsidR="00666FD5">
        <w:fldChar w:fldCharType="begin"/>
      </w:r>
      <w:r w:rsidR="00666FD5">
        <w:instrText xml:space="preserve"> SEQ Figure \* ARABIC </w:instrText>
      </w:r>
      <w:r w:rsidR="00666FD5">
        <w:fldChar w:fldCharType="separate"/>
      </w:r>
      <w:r w:rsidR="00920C26">
        <w:rPr>
          <w:noProof/>
        </w:rPr>
        <w:t>4</w:t>
      </w:r>
      <w:r w:rsidR="00666FD5">
        <w:rPr>
          <w:noProof/>
        </w:rPr>
        <w:fldChar w:fldCharType="end"/>
      </w:r>
      <w:bookmarkEnd w:id="3"/>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3DC5A7BE" w14:textId="21F6C44A" w:rsidR="00D369E7" w:rsidRDefault="00D369E7" w:rsidP="00F41AE3">
      <w:pPr>
        <w:jc w:val="both"/>
      </w:pPr>
      <w:r w:rsidRPr="00EA6F58">
        <w:rPr>
          <w:b/>
          <w:bCs/>
        </w:rPr>
        <w:t xml:space="preserve">A link between </w:t>
      </w:r>
      <w:r w:rsidR="005C4459">
        <w:rPr>
          <w:b/>
          <w:bCs/>
        </w:rPr>
        <w:t>speed estimation</w:t>
      </w:r>
      <w:r w:rsidRPr="00EA6F58">
        <w:rPr>
          <w:b/>
          <w:bCs/>
        </w:rPr>
        <w:t xml:space="preserve"> and motion prediction</w:t>
      </w:r>
      <w:r>
        <w:t xml:space="preserve"> – </w:t>
      </w:r>
      <w:r w:rsidR="005C676A">
        <w:t>We further expect the errors observed in the motion prediction 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in speed perception translate to errors in motion prediction</w:t>
      </w:r>
      <w:r w:rsidR="00F37278">
        <w:t>, both in terms of accuracy (</w:t>
      </w:r>
      <w:r w:rsidR="00F37278">
        <w:fldChar w:fldCharType="begin"/>
      </w:r>
      <w:r w:rsidR="00F37278">
        <w:instrText xml:space="preserve"> REF _Ref85145469 \h </w:instrText>
      </w:r>
      <w:r w:rsidR="00F37278">
        <w:fldChar w:fldCharType="separate"/>
      </w:r>
      <w:r w:rsidR="00666FD5">
        <w:t xml:space="preserve">Figure </w:t>
      </w:r>
      <w:r w:rsidR="00666FD5">
        <w:rPr>
          <w:noProof/>
        </w:rPr>
        <w:t>5</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666FD5">
        <w:t xml:space="preserve">Figure </w:t>
      </w:r>
      <w:r w:rsidR="00666FD5">
        <w:rPr>
          <w:noProof/>
        </w:rPr>
        <w:t>5</w:t>
      </w:r>
      <w:r w:rsidR="00F37278" w:rsidRPr="00F37278">
        <w:fldChar w:fldCharType="end"/>
      </w:r>
      <w:r w:rsidR="00F37278">
        <w:t>B)</w:t>
      </w:r>
      <w:r w:rsidR="00FC5C9E">
        <w:t>.</w:t>
      </w:r>
    </w:p>
    <w:p w14:paraId="74F91232" w14:textId="77777777" w:rsidR="00F41AE3" w:rsidRDefault="00CE0D67" w:rsidP="00F41AE3">
      <w:pPr>
        <w:keepNext/>
      </w:pPr>
      <w:r>
        <w:rPr>
          <w:noProof/>
        </w:rPr>
        <w:lastRenderedPageBreak/>
        <w:drawing>
          <wp:inline distT="0" distB="0" distL="0" distR="0" wp14:anchorId="2C0432BE" wp14:editId="385AA623">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F8BB7D0" w14:textId="4B1A02DD" w:rsidR="00F01003" w:rsidRDefault="00F41AE3" w:rsidP="00F41AE3">
      <w:pPr>
        <w:pStyle w:val="Caption"/>
      </w:pPr>
      <w:bookmarkStart w:id="4" w:name="_Ref85145469"/>
      <w:r>
        <w:t xml:space="preserve">Figure </w:t>
      </w:r>
      <w:r w:rsidR="00666FD5">
        <w:fldChar w:fldCharType="begin"/>
      </w:r>
      <w:r w:rsidR="00666FD5">
        <w:instrText xml:space="preserve"> SEQ Figure \* ARABIC </w:instrText>
      </w:r>
      <w:r w:rsidR="00666FD5">
        <w:fldChar w:fldCharType="separate"/>
      </w:r>
      <w:r w:rsidR="00920C26">
        <w:rPr>
          <w:noProof/>
        </w:rPr>
        <w:t>5</w:t>
      </w:r>
      <w:r w:rsidR="00666FD5">
        <w:rPr>
          <w:noProof/>
        </w:rPr>
        <w:fldChar w:fldCharType="end"/>
      </w:r>
      <w:bookmarkEnd w:id="4"/>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54576836" w14:textId="77777777" w:rsidR="00D369E7" w:rsidRDefault="00D369E7" w:rsidP="003D757B"/>
    <w:p w14:paraId="01D6F4DD" w14:textId="75A36A86" w:rsidR="000A59CF" w:rsidRDefault="00D369E7" w:rsidP="00F81FA2">
      <w:pPr>
        <w:pStyle w:val="Heading2"/>
      </w:pPr>
      <w:r>
        <w:t>Data analysis plan</w:t>
      </w:r>
    </w:p>
    <w:p w14:paraId="193A97A2" w14:textId="10E211E5" w:rsidR="003C402E" w:rsidRDefault="00A24FC2" w:rsidP="008F3E6F">
      <w:pPr>
        <w:jc w:val="both"/>
      </w:pPr>
      <w:r>
        <w:t>We first perform an outlier anal</w:t>
      </w:r>
      <w:r w:rsidRPr="00A24FC2">
        <w:t>y</w:t>
      </w:r>
      <w:r>
        <w:t>sis. For the prediction task, we exclude all trials where the response timing was more than three times the occlusion duration, which indicate</w:t>
      </w:r>
      <w:r w:rsidR="00EA6F58">
        <w:t>s</w:t>
      </w:r>
      <w:r>
        <w:t xml:space="preserve"> that the participant </w:t>
      </w:r>
      <w:r w:rsidR="00EA6F58">
        <w:t xml:space="preserve">has </w:t>
      </w:r>
      <w:r>
        <w:t xml:space="preserve">not paid attention and missed the trial. For the </w:t>
      </w:r>
      <w:r w:rsidR="005C4459">
        <w:t>speed estimation</w:t>
      </w:r>
      <w:r>
        <w:t xml:space="preserve"> task, we exclude participants where more than 20% of presented ball cloud speeds were at the limits we set for the staircase (</w:t>
      </w:r>
      <w:r w:rsidR="001160A3">
        <w:t>one third of the ball speed and three times the ball speed).</w:t>
      </w:r>
      <w:r w:rsidR="008709EC">
        <w:t xml:space="preserve"> For </w:t>
      </w:r>
      <w:r w:rsidR="0044324C">
        <w:t>all</w:t>
      </w:r>
      <w:r w:rsidR="008709EC">
        <w:t xml:space="preserve"> analyses </w:t>
      </w:r>
      <w:r w:rsidR="0044324C">
        <w:t>related to</w:t>
      </w:r>
      <w:r w:rsidR="008709EC">
        <w:t xml:space="preserve"> precision, we further exclude all conditions where we obtained a standard deviation of 0.01 or lower.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p>
    <w:p w14:paraId="4BD5295A" w14:textId="69003B64" w:rsidR="009375B0" w:rsidRPr="00A24FC2" w:rsidRDefault="009375B0" w:rsidP="008F3E6F">
      <w:pPr>
        <w:jc w:val="both"/>
      </w:pPr>
      <w:r>
        <w:t xml:space="preserve">Unless noted otherwise, we compute bootstrapped 95% confidence intervals </w:t>
      </w:r>
      <w:r w:rsidR="00FC5C9E">
        <w:t xml:space="preserve">as implemented in the </w:t>
      </w:r>
      <w:proofErr w:type="spellStart"/>
      <w:r w:rsidR="00FC5C9E">
        <w:t>confint</w:t>
      </w:r>
      <w:proofErr w:type="spellEnd"/>
      <w:r w:rsidR="00FC5C9E">
        <w:t xml:space="preserve">() function for base R </w:t>
      </w:r>
      <w:r w:rsidR="00FC5C9E" w:rsidRPr="00FC5C9E">
        <w:fldChar w:fldCharType="begin" w:fldLock="1"/>
      </w:r>
      <w:r w:rsidR="00FC5C9E" w:rsidRPr="00FC5C9E">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C5C9E" w:rsidRPr="00FC5C9E">
        <w:fldChar w:fldCharType="separate"/>
      </w:r>
      <w:r w:rsidR="00FC5C9E" w:rsidRPr="00FC5C9E">
        <w:t>(R Core Team, 2017)</w:t>
      </w:r>
      <w:r w:rsidR="00FC5C9E" w:rsidRPr="00FC5C9E">
        <w:fldChar w:fldCharType="end"/>
      </w:r>
      <w:r w:rsidR="00FC5C9E">
        <w:t xml:space="preserve"> </w:t>
      </w:r>
      <w:r>
        <w:t>to determine statistical significance.</w:t>
      </w:r>
    </w:p>
    <w:p w14:paraId="69BF720A" w14:textId="2C2FCF47" w:rsidR="00D369E7" w:rsidRDefault="00A602DC" w:rsidP="008F3E6F">
      <w:pPr>
        <w:jc w:val="both"/>
      </w:pPr>
      <w:r w:rsidRPr="00A602DC">
        <w:rPr>
          <w:b/>
          <w:bCs/>
        </w:rPr>
        <w:t>Motion Prediction</w:t>
      </w:r>
      <w:r>
        <w:t xml:space="preserve"> </w:t>
      </w:r>
      <w:r w:rsidRPr="00A602DC">
        <w:t>–</w:t>
      </w:r>
      <w:r>
        <w:t xml:space="preserve"> </w:t>
      </w:r>
      <w:r w:rsidR="00D369E7">
        <w:t>To test Hypothes</w:t>
      </w:r>
      <w:r w:rsidR="00FF69E8">
        <w:t>e</w:t>
      </w:r>
      <w:r w:rsidR="00D369E7">
        <w:t xml:space="preserve">s </w:t>
      </w:r>
      <w:r w:rsidR="00FF69E8">
        <w:t>1</w:t>
      </w:r>
      <w:r w:rsidR="00D369E7">
        <w:t>a</w:t>
      </w:r>
      <w:r w:rsidR="00774AE8">
        <w:t xml:space="preserve"> regarding accuracy</w:t>
      </w:r>
      <w:r w:rsidR="00D369E7">
        <w:t xml:space="preserve">, we us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471F4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D369E7">
        <w:fldChar w:fldCharType="separate"/>
      </w:r>
      <w:r w:rsidR="008F3E6F" w:rsidRPr="008F3E6F">
        <w:rPr>
          <w:noProof/>
        </w:rPr>
        <w:t>(Bates, Mächler, Bolker, &amp; Walker, 2015)</w:t>
      </w:r>
      <w:r w:rsidR="00D369E7">
        <w:fldChar w:fldCharType="end"/>
      </w:r>
      <w:r w:rsidR="00ED544A">
        <w:t xml:space="preserve"> for R</w:t>
      </w:r>
      <w:r w:rsidR="00FF69E8">
        <w:t xml:space="preserve">. </w:t>
      </w:r>
      <w:r w:rsidR="00D5279A">
        <w:t xml:space="preserve">The corresponding script can be found </w:t>
      </w:r>
      <w:hyperlink r:id="rId25" w:history="1">
        <w:r w:rsidR="00D5279A" w:rsidRPr="00D5279A">
          <w:rPr>
            <w:rStyle w:val="Hyperlink"/>
          </w:rPr>
          <w:t>here (on GitHub)</w:t>
        </w:r>
      </w:hyperlink>
      <w:r w:rsidR="00D5279A">
        <w:t xml:space="preserve">. </w:t>
      </w:r>
      <w:r w:rsidR="0053369B">
        <w:t>We fit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823F3E">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Wilkinson &amp; Rogers, 1973)","manualFormatting":"(1973)","plainTextFormattedCitation":"(Wilkinson &amp; Rogers, 1973)","previouslyFormattedCitation":"(Wilkinson &amp; Rogers, 1973)"},"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57F0ECA" w14:textId="77777777" w:rsidTr="004F62FD">
        <w:tc>
          <w:tcPr>
            <w:tcW w:w="8365" w:type="dxa"/>
          </w:tcPr>
          <w:p w14:paraId="067A4B40" w14:textId="2B03852D"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1CA588D5" w14:textId="1B6C1C02" w:rsidR="0053369B" w:rsidRDefault="0053369B" w:rsidP="004F62FD">
            <w:pPr>
              <w:jc w:val="both"/>
            </w:pPr>
            <w:r>
              <w:t>(</w:t>
            </w:r>
            <w:r w:rsidR="004F62FD">
              <w:t>4</w:t>
            </w:r>
            <w:r>
              <w:t xml:space="preserve">) </w:t>
            </w:r>
          </w:p>
        </w:tc>
      </w:tr>
    </w:tbl>
    <w:p w14:paraId="0523E7B0" w14:textId="1BA69485" w:rsidR="00774AE8" w:rsidRDefault="00774AE8" w:rsidP="009375B0">
      <w:pPr>
        <w:spacing w:before="240"/>
        <w:jc w:val="both"/>
      </w:pPr>
      <w:r>
        <w:lastRenderedPageBreak/>
        <w:t xml:space="preserve">For Hypothesis 1b regarding precision, we need to </w:t>
      </w:r>
      <w:proofErr w:type="gramStart"/>
      <w:r>
        <w:t>take into account</w:t>
      </w:r>
      <w:proofErr w:type="gramEnd"/>
      <w:r>
        <w:t xml:space="preserve"> that biases in the timing error can impact variability. That is, overestimating the time it takes the ball to hit the rectangle could be connected to a higher variability in absolute terms, while underestimating the time could lead to lower variability. For this reason, we first compute the means and standard deviations of extrapolated durations for each condition and participant. We then fit a test model with the 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171B09F7" w14:textId="77777777" w:rsidTr="004F62FD">
        <w:tc>
          <w:tcPr>
            <w:tcW w:w="8365" w:type="dxa"/>
          </w:tcPr>
          <w:p w14:paraId="7A162E77" w14:textId="34E3BD81" w:rsidR="00774AE8" w:rsidRPr="00774AE8"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clusion Duration)</w:t>
            </w:r>
          </w:p>
        </w:tc>
        <w:tc>
          <w:tcPr>
            <w:tcW w:w="985" w:type="dxa"/>
          </w:tcPr>
          <w:p w14:paraId="400190C1" w14:textId="19AC14F2" w:rsidR="00774AE8" w:rsidRPr="00774AE8" w:rsidRDefault="00774AE8" w:rsidP="00774AE8">
            <w:pPr>
              <w:spacing w:after="160" w:line="259" w:lineRule="auto"/>
              <w:jc w:val="both"/>
            </w:pPr>
            <w:r w:rsidRPr="00774AE8">
              <w:t>(</w:t>
            </w:r>
            <w:r w:rsidR="004F62FD">
              <w:t>5</w:t>
            </w:r>
            <w:r w:rsidRPr="00774AE8">
              <w:t xml:space="preserve">) </w:t>
            </w:r>
          </w:p>
        </w:tc>
      </w:tr>
    </w:tbl>
    <w:p w14:paraId="242D53E2" w14:textId="0DFDDAF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2753109C" w14:textId="77777777" w:rsidTr="004F62FD">
        <w:tc>
          <w:tcPr>
            <w:tcW w:w="8365" w:type="dxa"/>
          </w:tcPr>
          <w:p w14:paraId="2C2A995B" w14:textId="6C436F66" w:rsidR="004D3AAE" w:rsidRPr="004D3AAE"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Motion Profil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794A029C" w14:textId="5F527E4B" w:rsidR="004D3AAE" w:rsidRPr="004D3AAE" w:rsidRDefault="004D3AAE" w:rsidP="004D3AAE">
            <w:pPr>
              <w:spacing w:after="160" w:line="259" w:lineRule="auto"/>
              <w:jc w:val="both"/>
            </w:pPr>
            <w:r w:rsidRPr="004D3AAE">
              <w:t>(</w:t>
            </w:r>
            <w:r w:rsidR="004F62FD">
              <w:t>6</w:t>
            </w:r>
            <w:r w:rsidRPr="004D3AAE">
              <w:t xml:space="preserve">) </w:t>
            </w:r>
          </w:p>
        </w:tc>
      </w:tr>
    </w:tbl>
    <w:p w14:paraId="5EC6012F" w14:textId="5C137B2A" w:rsidR="004D3AAE" w:rsidRDefault="004D3AAE" w:rsidP="008F3E6F">
      <w:pPr>
        <w:jc w:val="both"/>
      </w:pPr>
      <w:r>
        <w:t xml:space="preserve">We then compar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w:t>
      </w:r>
      <w:proofErr w:type="gramStart"/>
      <w:r w:rsidR="009375B0">
        <w:t>takes into account</w:t>
      </w:r>
      <w:proofErr w:type="gramEnd"/>
      <w:r w:rsidR="009375B0">
        <w:t xml:space="preserve"> </w:t>
      </w:r>
      <w:r>
        <w:t xml:space="preserve">biases in extrapolated </w:t>
      </w:r>
      <w:r w:rsidR="003755F5">
        <w:t>time</w:t>
      </w:r>
      <w:r>
        <w:t>.</w:t>
      </w:r>
    </w:p>
    <w:p w14:paraId="131ADC0C" w14:textId="39D599F6"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hyperlink r:id="rId26" w:history="1">
        <w:r w:rsidR="00D5279A" w:rsidRPr="00D5279A">
          <w:rPr>
            <w:rStyle w:val="Hyperlink"/>
          </w:rPr>
          <w:t>here, on GitHub</w:t>
        </w:r>
      </w:hyperlink>
      <w:r w:rsidR="00D5279A">
        <w:t>)</w:t>
      </w:r>
      <w:r w:rsidR="001242E5">
        <w:t xml:space="preserve"> regarding </w:t>
      </w:r>
      <w:r w:rsidR="005C4459">
        <w:t>speed estimation</w:t>
      </w:r>
      <w:r w:rsidR="00C262FD">
        <w:t>,</w:t>
      </w:r>
      <w:r w:rsidR="00C262FD" w:rsidRPr="00C262FD">
        <w:t xml:space="preserve"> we first use the R package </w:t>
      </w:r>
      <w:proofErr w:type="spellStart"/>
      <w:r w:rsidR="00C262FD" w:rsidRPr="00C262FD">
        <w:t>quickpsy</w:t>
      </w:r>
      <w:proofErr w:type="spellEnd"/>
      <w:r w:rsidR="00C262FD" w:rsidRPr="00C262FD">
        <w:t xml:space="preserve"> </w:t>
      </w:r>
      <w:r w:rsidR="00C262FD" w:rsidRPr="00C262FD">
        <w:fldChar w:fldCharType="begin" w:fldLock="1"/>
      </w:r>
      <w:r w:rsidR="00EC6B61">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C262FD" w:rsidRPr="00C262FD">
        <w:fldChar w:fldCharType="separate"/>
      </w:r>
      <w:r w:rsidR="00C262FD" w:rsidRPr="00C262FD">
        <w:rPr>
          <w:noProof/>
        </w:rPr>
        <w:t>(Linares &amp; López-Moliner, 2016)</w:t>
      </w:r>
      <w:r w:rsidR="00C262FD" w:rsidRPr="00C262FD">
        <w:fldChar w:fldCharType="end"/>
      </w:r>
      <w:r w:rsidR="00C262FD" w:rsidRPr="00C262FD">
        <w:t xml:space="preserve"> to fit psychometric functions to the </w:t>
      </w:r>
      <w:r w:rsidR="005C4459">
        <w:t>speed estimation</w:t>
      </w:r>
      <w:r w:rsidR="00C262FD" w:rsidRPr="00C262FD">
        <w:t xml:space="preserve"> data, separately for each participant, speed and motion profile.</w:t>
      </w:r>
      <w:r w:rsidR="00C262FD">
        <w:t xml:space="preserve"> </w:t>
      </w:r>
      <w:proofErr w:type="spellStart"/>
      <w:r w:rsidR="00C262FD" w:rsidRPr="00C262FD">
        <w:t>Quickpsy</w:t>
      </w:r>
      <w:proofErr w:type="spellEnd"/>
      <w:r w:rsidR="00C262FD" w:rsidRPr="00C262FD">
        <w:t xml:space="preserve">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C34F4A7" w14:textId="6D040870" w:rsidR="0053369B" w:rsidRDefault="00C262FD" w:rsidP="008F3E6F">
      <w:pPr>
        <w:jc w:val="both"/>
      </w:pPr>
      <w:r>
        <w:t>To assess whether the motion profile impacted the</w:t>
      </w:r>
      <w:r w:rsidR="00A27BFB">
        <w:t xml:space="preserve"> perceived speed</w:t>
      </w:r>
      <w:r>
        <w:t xml:space="preserve"> significantly, we fit two Linear Mixed Models. One ha</w:t>
      </w:r>
      <w:r w:rsidR="00116871">
        <w:t>s</w:t>
      </w:r>
      <w:r>
        <w:t xml:space="preserve"> the 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A847BA">
        <w:t>. The other model ha</w:t>
      </w:r>
      <w:r w:rsidR="00116871">
        <w:t>s</w:t>
      </w:r>
      <w:r w:rsidR="00A847BA">
        <w:t xml:space="preserve"> the same set-up of fixed and random effects, but </w:t>
      </w:r>
      <w:r w:rsidR="00A35C3F">
        <w:t>with</w:t>
      </w:r>
      <w:r w:rsidR="00A847BA">
        <w:t xml:space="preserve"> </w:t>
      </w:r>
      <w:r w:rsidR="00AC75DA">
        <w:t xml:space="preserve">log </w:t>
      </w:r>
      <w:r w:rsidR="00A847BA">
        <w:t>JNDs as dependent variable</w:t>
      </w:r>
      <w:r w:rsidR="00A27BF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823F3E" w14:paraId="259DA641" w14:textId="77777777" w:rsidTr="004F62FD">
        <w:tc>
          <w:tcPr>
            <w:tcW w:w="8995" w:type="dxa"/>
          </w:tcPr>
          <w:p w14:paraId="553EFB74" w14:textId="21D48662" w:rsidR="00823F3E" w:rsidRPr="00162084" w:rsidRDefault="006714D3" w:rsidP="00F6470E">
            <w:pPr>
              <w:jc w:val="both"/>
              <w:rPr>
                <w:rFonts w:eastAsiaTheme="minorEastAsia"/>
              </w:rPr>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355" w:type="dxa"/>
          </w:tcPr>
          <w:p w14:paraId="6C41711F" w14:textId="47616287" w:rsidR="00823F3E" w:rsidRDefault="00823F3E" w:rsidP="00F6470E">
            <w:pPr>
              <w:jc w:val="both"/>
            </w:pPr>
            <w:r>
              <w:t>(</w:t>
            </w:r>
            <w:r w:rsidR="004F62FD">
              <w:t>7</w:t>
            </w:r>
            <w:r>
              <w:t xml:space="preserve">) </w:t>
            </w:r>
          </w:p>
        </w:tc>
      </w:tr>
      <w:tr w:rsidR="00827762" w14:paraId="2E3C69D5" w14:textId="77777777" w:rsidTr="004F62FD">
        <w:tc>
          <w:tcPr>
            <w:tcW w:w="8995" w:type="dxa"/>
          </w:tcPr>
          <w:p w14:paraId="671CDF34" w14:textId="2EE14A62" w:rsidR="00827762" w:rsidRDefault="00110D4F" w:rsidP="00827762">
            <w:pPr>
              <w:jc w:val="both"/>
              <w:rPr>
                <w:rFonts w:ascii="Calibri" w:eastAsia="Calibri" w:hAnsi="Calibri" w:cs="Times New Roman"/>
              </w:rPr>
            </w:pPr>
            <m:oMathPara>
              <m:oMath>
                <m:r>
                  <w:rPr>
                    <w:rFonts w:ascii="Cambria Math" w:hAnsi="Cambria Math"/>
                  </w:rPr>
                  <m:t>log(JND)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355" w:type="dxa"/>
          </w:tcPr>
          <w:p w14:paraId="59ABC89F" w14:textId="6B6B8342" w:rsidR="00827762" w:rsidRDefault="00257954" w:rsidP="00827762">
            <w:pPr>
              <w:jc w:val="both"/>
            </w:pPr>
            <w:r>
              <w:t>(</w:t>
            </w:r>
            <w:r w:rsidR="004F62FD">
              <w:t>8</w:t>
            </w:r>
            <w:r>
              <w:t>)</w:t>
            </w:r>
          </w:p>
        </w:tc>
      </w:tr>
    </w:tbl>
    <w:p w14:paraId="42DB5665" w14:textId="118153A6" w:rsidR="009375B0" w:rsidRDefault="00A602DC" w:rsidP="00A27BFB">
      <w:pPr>
        <w:spacing w:before="240"/>
        <w:jc w:val="both"/>
      </w:pPr>
      <w:r w:rsidRPr="00A602DC">
        <w:rPr>
          <w:b/>
          <w:bCs/>
        </w:rPr>
        <w:t>A link between speed estimation and motion prediction</w:t>
      </w:r>
      <w:r w:rsidRPr="00A602DC">
        <w:t xml:space="preserve"> </w:t>
      </w:r>
      <w:r>
        <w:t xml:space="preserve">– </w:t>
      </w:r>
      <w:r w:rsidR="00A42A9D">
        <w:t>To test H</w:t>
      </w:r>
      <w:r w:rsidR="00A42A9D" w:rsidRPr="00A42A9D">
        <w:t>ypotheses 3a a</w:t>
      </w:r>
      <w:r w:rsidR="00A42A9D">
        <w:t>nd 3b</w:t>
      </w:r>
      <w:r w:rsidR="00D5279A">
        <w:t xml:space="preserve"> (script can be found </w:t>
      </w:r>
      <w:hyperlink r:id="rId27" w:history="1">
        <w:r w:rsidR="00D5279A" w:rsidRPr="00D5279A">
          <w:rPr>
            <w:rStyle w:val="Hyperlink"/>
          </w:rPr>
          <w:t>here, on GitHub</w:t>
        </w:r>
      </w:hyperlink>
      <w:r w:rsidR="00D5279A">
        <w:t>)</w:t>
      </w:r>
      <w:r w:rsidR="00A42A9D">
        <w:t xml:space="preserve">, we </w:t>
      </w:r>
      <w:r w:rsidR="00116871">
        <w:t xml:space="preserve">first </w:t>
      </w:r>
      <w:r w:rsidR="00A42A9D">
        <w:t>prepar</w:t>
      </w:r>
      <w:r w:rsidR="00116871">
        <w:t>e</w:t>
      </w:r>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 xml:space="preserve">We then calculate the difference in performance (mean and standard deviations for the prediction task and PSEs and </w:t>
      </w:r>
      <w:r w:rsidR="00106EAF">
        <w:t>JNDs</w:t>
      </w:r>
      <w:r w:rsidR="00612B59">
        <w:t xml:space="preserve"> for the </w:t>
      </w:r>
      <w:r w:rsidR="005C4459">
        <w:t>speed 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3ACCD8D7" w14:textId="45FC03A5" w:rsidR="00FA2E15" w:rsidRDefault="00612B59" w:rsidP="008E79ED">
      <w:pPr>
        <w:jc w:val="both"/>
      </w:pPr>
      <w:r>
        <w:t xml:space="preserve">For accuracy, we </w:t>
      </w:r>
      <w:r w:rsidR="00A42A9D">
        <w:t xml:space="preserve">then determin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 the mean extrapolated </w:t>
      </w:r>
      <w:r w:rsidR="009375B0">
        <w:t>time</w:t>
      </w:r>
      <w:r>
        <w:t xml:space="preserve"> in </w:t>
      </w:r>
      <w:r w:rsidR="009375B0">
        <w:t>the prediction task</w:t>
      </w:r>
      <w:r w:rsidR="00A42A9D">
        <w:t>.</w:t>
      </w:r>
      <w:r w:rsidR="00E8666E">
        <w:t xml:space="preserve"> </w:t>
      </w:r>
      <w:r>
        <w:t>For this purpose, we fit a</w:t>
      </w:r>
      <w:r w:rsidR="009375B0">
        <w:t xml:space="preserve"> Linear Model</w:t>
      </w:r>
      <w:r>
        <w:t xml:space="preserve"> with the </w:t>
      </w:r>
      <w:r w:rsidR="009375B0">
        <w:t xml:space="preserve">difference in </w:t>
      </w:r>
      <w:r w:rsidR="00C504A9">
        <w:t>mean motion prediction errors</w:t>
      </w:r>
      <w:r w:rsidR="003F1DF1">
        <w:t xml:space="preserve"> between the motion profiles</w:t>
      </w:r>
      <w:r w:rsidR="00C504A9">
        <w:t xml:space="preserve"> as dependent variable</w:t>
      </w:r>
      <w:r w:rsidR="00122F4D">
        <w:t xml:space="preserve"> and</w:t>
      </w:r>
      <w:r w:rsidR="00C504A9">
        <w:t xml:space="preserve"> the </w:t>
      </w:r>
      <w:r>
        <w:t xml:space="preserve">difference in PSEs between the motion profiles as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3CCFF1F7" w14:textId="77777777" w:rsidTr="004F62FD">
        <w:tc>
          <w:tcPr>
            <w:tcW w:w="8365" w:type="dxa"/>
          </w:tcPr>
          <w:p w14:paraId="712FAB21" w14:textId="7024A7C8" w:rsidR="00FA2E15" w:rsidRPr="00FA2E15" w:rsidRDefault="006B5FA8" w:rsidP="00FA2E15">
            <w:pPr>
              <w:spacing w:after="160" w:line="259" w:lineRule="auto"/>
              <w:jc w:val="both"/>
              <w:rPr>
                <w:i/>
                <w:lang w:val="de-DE"/>
              </w:rPr>
            </w:pPr>
            <m:oMathPara>
              <m:oMath>
                <m:r>
                  <w:rPr>
                    <w:rFonts w:ascii="Cambria Math" w:hAnsi="Cambria Math"/>
                  </w:rPr>
                  <w:lastRenderedPageBreak/>
                  <m:t>Mean Difference in Extrapolated Time (Opposite-Static) ~  PSE Difference</m:t>
                </m:r>
              </m:oMath>
            </m:oMathPara>
          </w:p>
        </w:tc>
        <w:tc>
          <w:tcPr>
            <w:tcW w:w="985" w:type="dxa"/>
          </w:tcPr>
          <w:p w14:paraId="4CC5014E" w14:textId="49668799" w:rsidR="00FA2E15" w:rsidRPr="00FA2E15" w:rsidRDefault="00FA2E15" w:rsidP="00FA2E15">
            <w:pPr>
              <w:spacing w:after="160" w:line="259" w:lineRule="auto"/>
              <w:jc w:val="both"/>
            </w:pPr>
            <w:r w:rsidRPr="00FA2E15">
              <w:t>(</w:t>
            </w:r>
            <w:r w:rsidR="004F62FD">
              <w:t>9</w:t>
            </w:r>
            <w:r w:rsidRPr="00FA2E15">
              <w:t xml:space="preserve">) </w:t>
            </w:r>
          </w:p>
        </w:tc>
      </w:tr>
    </w:tbl>
    <w:p w14:paraId="7CABE033" w14:textId="23C830ED"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r>
        <w:t xml:space="preserve">motion prediction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is shorter. A shorter interval, in turn, should lead to higher precision in absolute terms.</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 to determine whether the effect of visual self-motion on JNDs predicts any variability beyond the variability that is already explained by the bias in motion extrapolation</w:t>
      </w:r>
      <w:r>
        <w:t>.</w:t>
      </w:r>
      <w:r w:rsidR="0035310B">
        <w:t xml:space="preserve"> To this hypothesis,</w:t>
      </w:r>
      <w:r>
        <w:t xml:space="preserve"> </w:t>
      </w:r>
      <w:r w:rsidR="0035310B">
        <w:t>w</w:t>
      </w:r>
      <w:r>
        <w:t xml:space="preserve">e first fit a test model with the </w:t>
      </w:r>
      <w:r w:rsidR="009D39C1">
        <w:t xml:space="preserve">variability difference between the “Opposite Directions” motion profile and the “Observer Static” motion profile </w:t>
      </w:r>
      <w:r w:rsidR="0035310B">
        <w:t xml:space="preserve">in the motion prediction task </w:t>
      </w:r>
      <w:r w:rsidR="009D39C1">
        <w:t>as 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2E7799F2" w14:textId="77777777" w:rsidTr="004F62FD">
        <w:tc>
          <w:tcPr>
            <w:tcW w:w="8365" w:type="dxa"/>
          </w:tcPr>
          <w:p w14:paraId="6F8F188E" w14:textId="7A242A8B"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m:t>
                </m:r>
              </m:oMath>
            </m:oMathPara>
          </w:p>
        </w:tc>
        <w:tc>
          <w:tcPr>
            <w:tcW w:w="985" w:type="dxa"/>
          </w:tcPr>
          <w:p w14:paraId="5FADED5B" w14:textId="7EBD981D" w:rsidR="00FA2E15" w:rsidRPr="00FA2E15" w:rsidRDefault="00FA2E15" w:rsidP="00FA2E15">
            <w:pPr>
              <w:spacing w:after="160" w:line="259" w:lineRule="auto"/>
            </w:pPr>
            <w:r w:rsidRPr="00FA2E15">
              <w:t>(</w:t>
            </w:r>
            <w:r w:rsidR="004F62FD">
              <w:t>10</w:t>
            </w:r>
            <w:r w:rsidRPr="00FA2E15">
              <w:t xml:space="preserve">) </w:t>
            </w:r>
          </w:p>
        </w:tc>
      </w:tr>
    </w:tbl>
    <w:p w14:paraId="0EF7B5C2" w14:textId="34AD5F0C" w:rsidR="007859D3" w:rsidRDefault="009C52CE" w:rsidP="003D757B">
      <w:r>
        <w:t xml:space="preserve">We also fit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72F8BEAD" w14:textId="77777777" w:rsidTr="004F62FD">
        <w:tc>
          <w:tcPr>
            <w:tcW w:w="8365" w:type="dxa"/>
          </w:tcPr>
          <w:p w14:paraId="56C6180E" w14:textId="588118DF" w:rsidR="009C52CE" w:rsidRPr="009C52CE" w:rsidRDefault="009C52CE" w:rsidP="009C52CE">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0895B977" w14:textId="59268BCC" w:rsidR="009C52CE" w:rsidRPr="009C52CE" w:rsidRDefault="009C52CE" w:rsidP="004F62FD">
            <w:pPr>
              <w:spacing w:after="160" w:line="259" w:lineRule="auto"/>
              <w:jc w:val="center"/>
            </w:pPr>
            <w:r w:rsidRPr="009C52CE">
              <w:t>(</w:t>
            </w:r>
            <w:r w:rsidR="004F62FD">
              <w:t>11</w:t>
            </w:r>
            <w:r w:rsidRPr="009C52CE">
              <w:t>)</w:t>
            </w:r>
          </w:p>
        </w:tc>
      </w:tr>
    </w:tbl>
    <w:p w14:paraId="5C8E46B2" w14:textId="5FD451B5" w:rsidR="009C52CE" w:rsidRDefault="0035310B" w:rsidP="003D757B">
      <w:r>
        <w:t xml:space="preserve">Then, we </w:t>
      </w:r>
      <w:r w:rsidR="009C52CE">
        <w:t>use a Likelihood Ratio Test to determine whether the test model (</w:t>
      </w:r>
      <w:r>
        <w:t xml:space="preserve">with </w:t>
      </w:r>
      <w:r w:rsidR="009C52CE">
        <w:t>the JND difference as fixed effect) was significantly better than the null model.</w:t>
      </w:r>
    </w:p>
    <w:p w14:paraId="388FFF2E" w14:textId="77777777" w:rsidR="00B21B63" w:rsidRDefault="00B21B63" w:rsidP="003D757B"/>
    <w:p w14:paraId="5ED85DEE" w14:textId="7A64628A" w:rsidR="003F0340" w:rsidRDefault="003F0340" w:rsidP="004B13F7">
      <w:pPr>
        <w:jc w:val="both"/>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 xml:space="preserve">results </w:t>
      </w:r>
      <w:r w:rsidR="0035310B">
        <w:t>(Jörges &amp; Harris 2021) suggest</w:t>
      </w:r>
      <w:r>
        <w:t xml:space="preserve"> that </w:t>
      </w:r>
      <w:r w:rsidR="0035310B">
        <w:t xml:space="preserve">visual </w:t>
      </w:r>
      <w:r>
        <w:t>self-motion in the same direction as the observer</w:t>
      </w:r>
      <w:r w:rsidR="0035310B">
        <w:t xml:space="preserve"> should not have any effect on perceived speed</w:t>
      </w:r>
      <w:r>
        <w:t>, we perform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6B81C3BC" w14:textId="77777777" w:rsidR="009C52CE" w:rsidRPr="00A42A9D" w:rsidRDefault="009C52CE" w:rsidP="003D757B"/>
    <w:p w14:paraId="3C11BD89" w14:textId="3975534B" w:rsidR="005D6746" w:rsidRDefault="005D6746" w:rsidP="003D757B">
      <w:pPr>
        <w:pStyle w:val="Heading2"/>
      </w:pPr>
      <w:r>
        <w:t>Power analysis</w:t>
      </w:r>
    </w:p>
    <w:p w14:paraId="3C4C8450" w14:textId="4E0FB220"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generative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w:t>
      </w:r>
      <w:proofErr w:type="spellStart"/>
      <w:r w:rsidR="00471F4D">
        <w:t>lmerTest</w:t>
      </w:r>
      <w:proofErr w:type="spellEnd"/>
      <w:r w:rsidR="00471F4D">
        <w:t xml:space="preserve"> package </w:t>
      </w:r>
      <w:r w:rsidR="00471F4D">
        <w:fldChar w:fldCharType="begin" w:fldLock="1"/>
      </w:r>
      <w:r w:rsidR="0019449D">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471F4D">
        <w:fldChar w:fldCharType="separate"/>
      </w:r>
      <w:r w:rsidR="00471F4D" w:rsidRPr="00471F4D">
        <w:rPr>
          <w:noProof/>
        </w:rPr>
        <w:t>(Kuznetsova, Brockhoff, &amp; Christensen, 2017)</w:t>
      </w:r>
      <w:r w:rsidR="00471F4D">
        <w:fldChar w:fldCharType="end"/>
      </w:r>
      <w:r w:rsidR="00471F4D">
        <w:t xml:space="preserve"> for R, to assess statistical significance rather than bootstrapped confidence intervals. </w:t>
      </w:r>
      <w:r w:rsidR="00E60CCB">
        <w:t>The script used for the power analys</w:t>
      </w:r>
      <w:r w:rsidR="009375B0">
        <w:t>es</w:t>
      </w:r>
      <w:r w:rsidR="00E60CCB">
        <w:t xml:space="preserve"> can be found </w:t>
      </w:r>
      <w:hyperlink r:id="rId28" w:history="1">
        <w:r w:rsidR="00E60CCB" w:rsidRPr="002E17FE">
          <w:rPr>
            <w:rStyle w:val="Hyperlink"/>
          </w:rPr>
          <w:t>here (on GitHub)</w:t>
        </w:r>
      </w:hyperlink>
      <w:r w:rsidR="00E60CCB">
        <w:t>.</w:t>
      </w:r>
    </w:p>
    <w:p w14:paraId="44B9B4E6" w14:textId="3828D6E7" w:rsidR="009E61E7" w:rsidRPr="00712B64" w:rsidRDefault="00E60CCB" w:rsidP="008E79ED">
      <w:pPr>
        <w:jc w:val="both"/>
      </w:pPr>
      <w:r w:rsidRPr="00712B64">
        <w:lastRenderedPageBreak/>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666FD5">
        <w:t xml:space="preserve">Figure </w:t>
      </w:r>
      <w:r w:rsidR="00666FD5">
        <w:rPr>
          <w:noProof/>
        </w:rPr>
        <w:t>6</w:t>
      </w:r>
      <w:r w:rsidR="00632B2B" w:rsidRPr="00712B64">
        <w:fldChar w:fldCharType="end"/>
      </w:r>
      <w:r w:rsidR="00632B2B" w:rsidRPr="00712B64">
        <w:t xml:space="preserve">. </w:t>
      </w:r>
      <w:r w:rsidR="00672E2F" w:rsidRPr="00712B64">
        <w:t>For the precision in the prediction task, using 9 repetitions per condition appears to add a considerable amount of power with regards to 5 repetitions</w:t>
      </w:r>
      <w:r w:rsidR="00305C68">
        <w:t xml:space="preserve">, while the added benefit of another 4 repetitions for a total of 13 is </w:t>
      </w:r>
      <w:r w:rsidR="0021247F">
        <w:t>small</w:t>
      </w:r>
      <w:r w:rsidR="00305C68">
        <w:t xml:space="preserve">. </w:t>
      </w:r>
      <w:r w:rsidR="0021247F">
        <w:t>However, the prediction task is very short, with around 10 minutes even with 13 repetitions per condition.</w:t>
      </w:r>
      <w:r w:rsidR="001002F1" w:rsidRPr="00712B64">
        <w:t xml:space="preserve"> Similarly, 70 trials per condition increases the power to detect the effect on precision by a relevant amount over 50 trials, while the added benefit of 90 trials is </w:t>
      </w:r>
      <w:r w:rsidR="009D027C">
        <w:t>marginal</w:t>
      </w:r>
      <w:r w:rsidR="00672E2F" w:rsidRPr="00712B64">
        <w:t>.</w:t>
      </w:r>
      <w:r w:rsidR="009D027C">
        <w:t xml:space="preserve"> Since the speed estimation task takes much longer and is more fatiguing than the prediction task, this marginal amount of added power is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 and 70 trials per condition in the speed estimation task, which allows us to achieve a power of at least 0.</w:t>
      </w:r>
      <w:r w:rsidR="009E782F">
        <w:t>85</w:t>
      </w:r>
      <w:r w:rsidR="001002F1" w:rsidRPr="00712B64">
        <w:t xml:space="preserve"> for all statistical tests.</w:t>
      </w:r>
    </w:p>
    <w:p w14:paraId="69FDB475" w14:textId="4C8C9FAE" w:rsidR="004F6C21" w:rsidRDefault="008520FE" w:rsidP="004F6C21">
      <w:pPr>
        <w:keepNext/>
      </w:pPr>
      <w:r>
        <w:rPr>
          <w:noProof/>
        </w:rPr>
        <w:drawing>
          <wp:inline distT="0" distB="0" distL="0" distR="0" wp14:anchorId="511004CB" wp14:editId="42A7B46F">
            <wp:extent cx="5943600"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1981200"/>
                    </a:xfrm>
                    <a:prstGeom prst="rect">
                      <a:avLst/>
                    </a:prstGeom>
                    <a:noFill/>
                    <a:ln>
                      <a:noFill/>
                    </a:ln>
                  </pic:spPr>
                </pic:pic>
              </a:graphicData>
            </a:graphic>
          </wp:inline>
        </w:drawing>
      </w:r>
    </w:p>
    <w:p w14:paraId="72676753" w14:textId="59FA372B" w:rsidR="004F6C21" w:rsidRDefault="004F6C21" w:rsidP="004F6C21">
      <w:pPr>
        <w:pStyle w:val="Caption"/>
      </w:pPr>
      <w:bookmarkStart w:id="5" w:name="_Ref83816328"/>
      <w:r>
        <w:t xml:space="preserve">Figure </w:t>
      </w:r>
      <w:r w:rsidR="00666FD5">
        <w:fldChar w:fldCharType="begin"/>
      </w:r>
      <w:r w:rsidR="00666FD5">
        <w:instrText xml:space="preserve"> SE</w:instrText>
      </w:r>
      <w:r w:rsidR="00666FD5">
        <w:instrText xml:space="preserve">Q Figure \* ARABIC </w:instrText>
      </w:r>
      <w:r w:rsidR="00666FD5">
        <w:fldChar w:fldCharType="separate"/>
      </w:r>
      <w:r w:rsidR="00920C26">
        <w:rPr>
          <w:noProof/>
        </w:rPr>
        <w:t>6</w:t>
      </w:r>
      <w:r w:rsidR="00666FD5">
        <w:rPr>
          <w:noProof/>
        </w:rPr>
        <w:fldChar w:fldCharType="end"/>
      </w:r>
      <w:bookmarkEnd w:id="5"/>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0C44B93C" w14:textId="73D142AD" w:rsidR="00454213" w:rsidRDefault="009A7B94" w:rsidP="00ED4FE7">
      <w:r>
        <w:t xml:space="preserve">We </w:t>
      </w:r>
      <w:r w:rsidR="00712B64">
        <w:t>also</w:t>
      </w:r>
      <w:r>
        <w:t xml:space="preserve"> used our power analys</w:t>
      </w:r>
      <w:r w:rsidR="00214BFF">
        <w:t>e</w:t>
      </w:r>
      <w:r>
        <w:t xml:space="preserve">s to determine that </w:t>
      </w:r>
      <w:proofErr w:type="gramStart"/>
      <w:r>
        <w:t>all of</w:t>
      </w:r>
      <w:proofErr w:type="gramEnd"/>
      <w:r>
        <w:t xml:space="preserve"> our statistical analyses led to a</w:t>
      </w:r>
      <w:r w:rsidR="009375B0">
        <w:t>n expected</w:t>
      </w:r>
      <w:r>
        <w:t xml:space="preserve"> false positive rate of 0.05 in absence of a</w:t>
      </w:r>
      <w:r w:rsidR="009375B0">
        <w:t xml:space="preserve"> true</w:t>
      </w:r>
      <w:r>
        <w:t xml:space="preserve"> effect.</w:t>
      </w:r>
    </w:p>
    <w:p w14:paraId="3DF7E9E6" w14:textId="77777777" w:rsidR="00050D86" w:rsidRDefault="00050D86" w:rsidP="00ED4FE7"/>
    <w:p w14:paraId="5B018562" w14:textId="1FEEECC4" w:rsidR="00FE0A7E" w:rsidRDefault="00FE0A7E" w:rsidP="00FE0A7E">
      <w:pPr>
        <w:pStyle w:val="Heading1"/>
      </w:pPr>
      <w:r>
        <w:t>Acknowledgements</w:t>
      </w:r>
    </w:p>
    <w:p w14:paraId="2BFDE3E3" w14:textId="64C5C271" w:rsidR="00FE0A7E" w:rsidRDefault="00FE0A7E" w:rsidP="00FE0A7E">
      <w:r>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p>
    <w:p w14:paraId="54BF10E9" w14:textId="70C0F5F5" w:rsidR="00AA566A" w:rsidRDefault="00AA566A" w:rsidP="00AA566A">
      <w:pPr>
        <w:pStyle w:val="Heading1"/>
      </w:pPr>
      <w:r>
        <w:t>Competing Interests</w:t>
      </w:r>
    </w:p>
    <w:p w14:paraId="35A8AE04" w14:textId="2A8478B1" w:rsidR="00AA566A" w:rsidRDefault="008E517D" w:rsidP="00AA566A">
      <w:r>
        <w:t xml:space="preserve">The authors </w:t>
      </w:r>
      <w:r w:rsidR="00AA566A">
        <w:t>declare no competing interests.</w:t>
      </w:r>
    </w:p>
    <w:p w14:paraId="1CF37207" w14:textId="10A4345A" w:rsidR="00AA566A" w:rsidRDefault="00AA566A" w:rsidP="008E517D">
      <w:pPr>
        <w:pStyle w:val="Heading1"/>
      </w:pPr>
      <w:r>
        <w:lastRenderedPageBreak/>
        <w:t>Data Availability and Open Science</w:t>
      </w:r>
    </w:p>
    <w:p w14:paraId="06791C7E" w14:textId="681F3F08" w:rsidR="00AA566A" w:rsidRPr="00AA566A" w:rsidRDefault="00AA566A" w:rsidP="00AA566A">
      <w:r>
        <w:t xml:space="preserve">All scripts and all data obtained with regards to this project will be made available in the </w:t>
      </w:r>
      <w:hyperlink r:id="rId30" w:history="1">
        <w:r w:rsidRPr="00AA566A">
          <w:rPr>
            <w:rStyle w:val="Hyperlink"/>
          </w:rPr>
          <w:t>project GitHub repository</w:t>
        </w:r>
      </w:hyperlink>
      <w:r>
        <w:t xml:space="preserve">. Larger files such as the programs used to present stimuli and the respective Unity projects are </w:t>
      </w:r>
      <w:hyperlink r:id="rId31" w:history="1">
        <w:r w:rsidRPr="00AA566A">
          <w:rPr>
            <w:rStyle w:val="Hyperlink"/>
          </w:rPr>
          <w:t>hosted on OSF</w:t>
        </w:r>
      </w:hyperlink>
      <w:r>
        <w:t>.</w:t>
      </w:r>
    </w:p>
    <w:p w14:paraId="22739B40" w14:textId="4817ABB5" w:rsidR="0019449D" w:rsidRDefault="0019449D" w:rsidP="00FE0A7E"/>
    <w:p w14:paraId="4A953705" w14:textId="2BA37933"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C041AB">
        <w:rPr>
          <w:lang w:val="de-DE"/>
        </w:rPr>
        <w:instrText xml:space="preserve">ADDIN Mendeley Bibliography CSL_BIBLIOGRAPHY </w:instrText>
      </w:r>
      <w:r>
        <w:fldChar w:fldCharType="separate"/>
      </w:r>
      <w:r w:rsidRPr="00C041AB">
        <w:rPr>
          <w:rFonts w:ascii="Calibri" w:hAnsi="Calibri" w:cs="Calibri"/>
          <w:noProof/>
          <w:szCs w:val="24"/>
          <w:lang w:val="de-DE"/>
        </w:rPr>
        <w:t xml:space="preserve">Bates, D., Mächler, M., Bolker, B. M., &amp; Walker, S. C. (2015). </w:t>
      </w:r>
      <w:r w:rsidRPr="0019449D">
        <w:rPr>
          <w:rFonts w:ascii="Calibri" w:hAnsi="Calibri" w:cs="Calibri"/>
          <w:noProof/>
          <w:szCs w:val="24"/>
        </w:rPr>
        <w:t xml:space="preserve">Fitting linear mixed-effects models using lme4. </w:t>
      </w:r>
      <w:r w:rsidRPr="0019449D">
        <w:rPr>
          <w:rFonts w:ascii="Calibri" w:hAnsi="Calibri" w:cs="Calibri"/>
          <w:i/>
          <w:iCs/>
          <w:noProof/>
          <w:szCs w:val="24"/>
        </w:rPr>
        <w:t>Journal of Statistical Software</w:t>
      </w:r>
      <w:r w:rsidRPr="0019449D">
        <w:rPr>
          <w:rFonts w:ascii="Calibri" w:hAnsi="Calibri" w:cs="Calibri"/>
          <w:noProof/>
          <w:szCs w:val="24"/>
        </w:rPr>
        <w:t xml:space="preserve">, </w:t>
      </w:r>
      <w:r w:rsidRPr="0019449D">
        <w:rPr>
          <w:rFonts w:ascii="Calibri" w:hAnsi="Calibri" w:cs="Calibri"/>
          <w:i/>
          <w:iCs/>
          <w:noProof/>
          <w:szCs w:val="24"/>
        </w:rPr>
        <w:t>67</w:t>
      </w:r>
      <w:r w:rsidRPr="0019449D">
        <w:rPr>
          <w:rFonts w:ascii="Calibri" w:hAnsi="Calibri" w:cs="Calibri"/>
          <w:noProof/>
          <w:szCs w:val="24"/>
        </w:rPr>
        <w:t>(1). https://doi.org/10.18637/jss.v067.i01</w:t>
      </w:r>
    </w:p>
    <w:p w14:paraId="596CA5B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Butler, J. S., Campos, J. L., &amp; Bülthoff, H. H. (2014). Optimal visual–vestibular integration under conditions of conflicting intersensory motion profiles.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233</w:t>
      </w:r>
      <w:r w:rsidRPr="0019449D">
        <w:rPr>
          <w:rFonts w:ascii="Calibri" w:hAnsi="Calibri" w:cs="Calibri"/>
          <w:noProof/>
          <w:szCs w:val="24"/>
        </w:rPr>
        <w:t>(2), 587–597. https://doi.org/10.1007/s00221-014-4136-1</w:t>
      </w:r>
    </w:p>
    <w:p w14:paraId="381F2538"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Campos, J. L., Butler, J. S., &amp; Bülthoff, H. H. (2012). Multisensory integration in the estimation of walked distances.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218</w:t>
      </w:r>
      <w:r w:rsidRPr="0019449D">
        <w:rPr>
          <w:rFonts w:ascii="Calibri" w:hAnsi="Calibri" w:cs="Calibri"/>
          <w:noProof/>
          <w:szCs w:val="24"/>
        </w:rPr>
        <w:t>(4), 551–565. https://doi.org/10.1007/s00221-012-3048-1</w:t>
      </w:r>
    </w:p>
    <w:p w14:paraId="1DE39BD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e’Sperati, C., &amp; Thornton, I. M. (2019). Motion prediction at low contrast.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154</w:t>
      </w:r>
      <w:r w:rsidRPr="0019449D">
        <w:rPr>
          <w:rFonts w:ascii="Calibri" w:hAnsi="Calibri" w:cs="Calibri"/>
          <w:noProof/>
          <w:szCs w:val="24"/>
        </w:rPr>
        <w:t>(October 2018), 85–96. https://doi.org/10.1016/j.visres.2018.11.004</w:t>
      </w:r>
    </w:p>
    <w:p w14:paraId="3FDED11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e Rugy, A., Marinovic, W., &amp; Wallis, G. (2012). Neural prediction of complex accelerations for object interception.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07</w:t>
      </w:r>
      <w:r w:rsidRPr="0019449D">
        <w:rPr>
          <w:rFonts w:ascii="Calibri" w:hAnsi="Calibri" w:cs="Calibri"/>
          <w:noProof/>
          <w:szCs w:val="24"/>
        </w:rPr>
        <w:t>(3), 766–771. https://doi.org/10.1152/jn.00854.2011</w:t>
      </w:r>
    </w:p>
    <w:p w14:paraId="620913F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iCarlo, J. J., &amp; Maunsell, J. H. R. (2005). Using neuronal latency to determine sensory-motor processing pathways in reaction time tasks.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93</w:t>
      </w:r>
      <w:r w:rsidRPr="0019449D">
        <w:rPr>
          <w:rFonts w:ascii="Calibri" w:hAnsi="Calibri" w:cs="Calibri"/>
          <w:noProof/>
          <w:szCs w:val="24"/>
        </w:rPr>
        <w:t>(5), 2974–2986. https://doi.org/10.1152/jn.00508.2004</w:t>
      </w:r>
    </w:p>
    <w:p w14:paraId="11508B3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okka, K., MacNeilage, P. R., DeAngelis, G. C., &amp; Angelaki, D. E. (2015). Multisensory self-motion compensation during object trajectory judgments. </w:t>
      </w:r>
      <w:r w:rsidRPr="0019449D">
        <w:rPr>
          <w:rFonts w:ascii="Calibri" w:hAnsi="Calibri" w:cs="Calibri"/>
          <w:i/>
          <w:iCs/>
          <w:noProof/>
          <w:szCs w:val="24"/>
        </w:rPr>
        <w:t>Cerebral Cortex</w:t>
      </w:r>
      <w:r w:rsidRPr="0019449D">
        <w:rPr>
          <w:rFonts w:ascii="Calibri" w:hAnsi="Calibri" w:cs="Calibri"/>
          <w:noProof/>
          <w:szCs w:val="24"/>
        </w:rPr>
        <w:t xml:space="preserve">, </w:t>
      </w:r>
      <w:r w:rsidRPr="0019449D">
        <w:rPr>
          <w:rFonts w:ascii="Calibri" w:hAnsi="Calibri" w:cs="Calibri"/>
          <w:i/>
          <w:iCs/>
          <w:noProof/>
          <w:szCs w:val="24"/>
        </w:rPr>
        <w:t>25</w:t>
      </w:r>
      <w:r w:rsidRPr="0019449D">
        <w:rPr>
          <w:rFonts w:ascii="Calibri" w:hAnsi="Calibri" w:cs="Calibri"/>
          <w:noProof/>
          <w:szCs w:val="24"/>
        </w:rPr>
        <w:t>(3), 619–630. https://doi.org/10.1093/cercor/bht247</w:t>
      </w:r>
    </w:p>
    <w:p w14:paraId="59F92FD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upin, L., &amp; Wexler, M. (2013). Motion perception by a moving observer in a threedimensional environment.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13</w:t>
      </w:r>
      <w:r w:rsidRPr="0019449D">
        <w:rPr>
          <w:rFonts w:ascii="Calibri" w:hAnsi="Calibri" w:cs="Calibri"/>
          <w:noProof/>
          <w:szCs w:val="24"/>
        </w:rPr>
        <w:t>(2), 1–14. https://doi.org/10.1167/13.2.15</w:t>
      </w:r>
    </w:p>
    <w:p w14:paraId="47AE39A8"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urgin, F. H., Gigone, K., &amp; Scott, R. (2005). Perception of visual speed while moving. </w:t>
      </w:r>
      <w:r w:rsidRPr="0019449D">
        <w:rPr>
          <w:rFonts w:ascii="Calibri" w:hAnsi="Calibri" w:cs="Calibri"/>
          <w:i/>
          <w:iCs/>
          <w:noProof/>
          <w:szCs w:val="24"/>
        </w:rPr>
        <w:t>Journal of Experimental Psychology: Human Perception and Performance</w:t>
      </w:r>
      <w:r w:rsidRPr="0019449D">
        <w:rPr>
          <w:rFonts w:ascii="Calibri" w:hAnsi="Calibri" w:cs="Calibri"/>
          <w:noProof/>
          <w:szCs w:val="24"/>
        </w:rPr>
        <w:t xml:space="preserve">, </w:t>
      </w:r>
      <w:r w:rsidRPr="0019449D">
        <w:rPr>
          <w:rFonts w:ascii="Calibri" w:hAnsi="Calibri" w:cs="Calibri"/>
          <w:i/>
          <w:iCs/>
          <w:noProof/>
          <w:szCs w:val="24"/>
        </w:rPr>
        <w:t>31</w:t>
      </w:r>
      <w:r w:rsidRPr="0019449D">
        <w:rPr>
          <w:rFonts w:ascii="Calibri" w:hAnsi="Calibri" w:cs="Calibri"/>
          <w:noProof/>
          <w:szCs w:val="24"/>
        </w:rPr>
        <w:t>(2), 339–353. https://doi.org/10.1037/0096-1523.31.2.339</w:t>
      </w:r>
    </w:p>
    <w:p w14:paraId="01E6ABF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yde, R. T., &amp; Harris, L. R. (2008). The influence of retinal and extra-retinal motion cues on perceived object motion during self-motion.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8</w:t>
      </w:r>
      <w:r w:rsidRPr="0019449D">
        <w:rPr>
          <w:rFonts w:ascii="Calibri" w:hAnsi="Calibri" w:cs="Calibri"/>
          <w:noProof/>
          <w:szCs w:val="24"/>
        </w:rPr>
        <w:t>(14), 1–10. https://doi.org/10.1167/8.14.5</w:t>
      </w:r>
    </w:p>
    <w:p w14:paraId="0960C71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Fetsch, C. R., Deangelis, G. C., &amp; Angelaki, D. E. (2010). Visual-vestibular cue integration for heading perception: Applications of optimal cue integration theory. </w:t>
      </w:r>
      <w:r w:rsidRPr="0019449D">
        <w:rPr>
          <w:rFonts w:ascii="Calibri" w:hAnsi="Calibri" w:cs="Calibri"/>
          <w:i/>
          <w:iCs/>
          <w:noProof/>
          <w:szCs w:val="24"/>
        </w:rPr>
        <w:t>European Journal of Neuroscience</w:t>
      </w:r>
      <w:r w:rsidRPr="0019449D">
        <w:rPr>
          <w:rFonts w:ascii="Calibri" w:hAnsi="Calibri" w:cs="Calibri"/>
          <w:noProof/>
          <w:szCs w:val="24"/>
        </w:rPr>
        <w:t xml:space="preserve">, </w:t>
      </w:r>
      <w:r w:rsidRPr="0019449D">
        <w:rPr>
          <w:rFonts w:ascii="Calibri" w:hAnsi="Calibri" w:cs="Calibri"/>
          <w:i/>
          <w:iCs/>
          <w:noProof/>
          <w:szCs w:val="24"/>
        </w:rPr>
        <w:t>31</w:t>
      </w:r>
      <w:r w:rsidRPr="0019449D">
        <w:rPr>
          <w:rFonts w:ascii="Calibri" w:hAnsi="Calibri" w:cs="Calibri"/>
          <w:noProof/>
          <w:szCs w:val="24"/>
        </w:rPr>
        <w:t>(10), 1721–1729. https://doi.org/10.1111/j.1460-9568.2010.07207.x</w:t>
      </w:r>
    </w:p>
    <w:p w14:paraId="60C3012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Foxe, J. J., &amp; Simpson, G. V. (2002). Flow of activation from V1 to frontal cortex in humans: A framework for defining “early” visual processing.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142</w:t>
      </w:r>
      <w:r w:rsidRPr="0019449D">
        <w:rPr>
          <w:rFonts w:ascii="Calibri" w:hAnsi="Calibri" w:cs="Calibri"/>
          <w:noProof/>
          <w:szCs w:val="24"/>
        </w:rPr>
        <w:t>(1), 139–150. https://doi.org/10.1007/s00221-001-0906-7</w:t>
      </w:r>
    </w:p>
    <w:p w14:paraId="340FCAF7"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Garzorz, I. T., Freeman, T. C. A., Ernst, M. O., &amp; MacNeilage, P. R. (2018). Insufficient compensation for self-motion during perception of object speed: The vestibular Aubert-Fleischl phenomenon.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18</w:t>
      </w:r>
      <w:r w:rsidRPr="0019449D">
        <w:rPr>
          <w:rFonts w:ascii="Calibri" w:hAnsi="Calibri" w:cs="Calibri"/>
          <w:noProof/>
          <w:szCs w:val="24"/>
        </w:rPr>
        <w:t>(13), 1–9. https://doi.org/10.1167/18.13.9</w:t>
      </w:r>
    </w:p>
    <w:p w14:paraId="5CEA2AD0"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lastRenderedPageBreak/>
        <w:t xml:space="preserve">Gray, R., MacUga, K., &amp; Regan, D. (2004). Long range interactions between object-motion and self-motion in the perception of movement in depth.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4</w:t>
      </w:r>
      <w:r w:rsidRPr="0019449D">
        <w:rPr>
          <w:rFonts w:ascii="Calibri" w:hAnsi="Calibri" w:cs="Calibri"/>
          <w:noProof/>
          <w:szCs w:val="24"/>
        </w:rPr>
        <w:t>(2), 179–195. https://doi.org/10.1016/j.visres.2003.09.001</w:t>
      </w:r>
    </w:p>
    <w:p w14:paraId="1E79598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Hogendoorn, H., Alais, D., MacDougall, H., &amp; Verstraten, F. A. J. (2017). Velocity perception in a moving observer.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138</w:t>
      </w:r>
      <w:r w:rsidRPr="0019449D">
        <w:rPr>
          <w:rFonts w:ascii="Calibri" w:hAnsi="Calibri" w:cs="Calibri"/>
          <w:noProof/>
          <w:szCs w:val="24"/>
        </w:rPr>
        <w:t>, 12–17. https://doi.org/10.1016/j.visres.2017.06.001</w:t>
      </w:r>
    </w:p>
    <w:p w14:paraId="306CACC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Jörges, B., &amp; López-Moliner, J. (2019). Earth-Gravity Congruent Motion Facilitates Ocular Control for Pursuit of Parabolic Trajectories. </w:t>
      </w:r>
      <w:r w:rsidRPr="0019449D">
        <w:rPr>
          <w:rFonts w:ascii="Calibri" w:hAnsi="Calibri" w:cs="Calibri"/>
          <w:i/>
          <w:iCs/>
          <w:noProof/>
          <w:szCs w:val="24"/>
        </w:rPr>
        <w:t>Scientific Reports</w:t>
      </w:r>
      <w:r w:rsidRPr="0019449D">
        <w:rPr>
          <w:rFonts w:ascii="Calibri" w:hAnsi="Calibri" w:cs="Calibri"/>
          <w:noProof/>
          <w:szCs w:val="24"/>
        </w:rPr>
        <w:t xml:space="preserve">, </w:t>
      </w:r>
      <w:r w:rsidRPr="0019449D">
        <w:rPr>
          <w:rFonts w:ascii="Calibri" w:hAnsi="Calibri" w:cs="Calibri"/>
          <w:i/>
          <w:iCs/>
          <w:noProof/>
          <w:szCs w:val="24"/>
        </w:rPr>
        <w:t>9</w:t>
      </w:r>
      <w:r w:rsidRPr="0019449D">
        <w:rPr>
          <w:rFonts w:ascii="Calibri" w:hAnsi="Calibri" w:cs="Calibri"/>
          <w:noProof/>
          <w:szCs w:val="24"/>
        </w:rPr>
        <w:t>(1), 1–13. https://doi.org/10.1038/s41598-019-50512-6</w:t>
      </w:r>
    </w:p>
    <w:p w14:paraId="542DC14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Jörges, B., &amp; López-Moliner, J. (2020). </w:t>
      </w:r>
      <w:r w:rsidRPr="0019449D">
        <w:rPr>
          <w:rFonts w:ascii="Calibri" w:hAnsi="Calibri" w:cs="Calibri"/>
          <w:i/>
          <w:iCs/>
          <w:noProof/>
          <w:szCs w:val="24"/>
        </w:rPr>
        <w:t>Determining Mean and Standard Deviation of the Strong Gravity Prior through Simulations</w:t>
      </w:r>
      <w:r w:rsidRPr="0019449D">
        <w:rPr>
          <w:rFonts w:ascii="Calibri" w:hAnsi="Calibri" w:cs="Calibri"/>
          <w:noProof/>
          <w:szCs w:val="24"/>
        </w:rPr>
        <w:t>. 1–19. https://doi.org/10.31234/osf.io/exp93</w:t>
      </w:r>
    </w:p>
    <w:p w14:paraId="7A5CE9A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apralos, B., Zikovitz, D., Jenkin, M. R., &amp; Harris, L. R. (2004, May 1). </w:t>
      </w:r>
      <w:r w:rsidRPr="0019449D">
        <w:rPr>
          <w:rFonts w:ascii="Calibri" w:hAnsi="Calibri" w:cs="Calibri"/>
          <w:i/>
          <w:iCs/>
          <w:noProof/>
          <w:szCs w:val="24"/>
        </w:rPr>
        <w:t>Auditory Cues in the Perception of Self Motion</w:t>
      </w:r>
      <w:r w:rsidRPr="0019449D">
        <w:rPr>
          <w:rFonts w:ascii="Calibri" w:hAnsi="Calibri" w:cs="Calibri"/>
          <w:noProof/>
          <w:szCs w:val="24"/>
        </w:rPr>
        <w:t>. Audio Engineering Society.</w:t>
      </w:r>
    </w:p>
    <w:p w14:paraId="597DA21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reyenmeier, P., Fooken, J., &amp; Spering, M. (2017). Context effects on smooth pursuit and manual interception of a disappearing target.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18</w:t>
      </w:r>
      <w:r w:rsidRPr="0019449D">
        <w:rPr>
          <w:rFonts w:ascii="Calibri" w:hAnsi="Calibri" w:cs="Calibri"/>
          <w:noProof/>
          <w:szCs w:val="24"/>
        </w:rPr>
        <w:t>(1), 404–415. https://doi.org/10.1152/jn.00217.2017</w:t>
      </w:r>
    </w:p>
    <w:p w14:paraId="43BFF2C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uznetsova, A., Brockhoff, P. B., &amp; Christensen, R. H. B. (2017). lmerTest Package: Tests in Linear Mixed Effects Models . </w:t>
      </w:r>
      <w:r w:rsidRPr="0019449D">
        <w:rPr>
          <w:rFonts w:ascii="Calibri" w:hAnsi="Calibri" w:cs="Calibri"/>
          <w:i/>
          <w:iCs/>
          <w:noProof/>
          <w:szCs w:val="24"/>
        </w:rPr>
        <w:t>Journal of Statistical Software</w:t>
      </w:r>
      <w:r w:rsidRPr="0019449D">
        <w:rPr>
          <w:rFonts w:ascii="Calibri" w:hAnsi="Calibri" w:cs="Calibri"/>
          <w:noProof/>
          <w:szCs w:val="24"/>
        </w:rPr>
        <w:t xml:space="preserve">, </w:t>
      </w:r>
      <w:r w:rsidRPr="0019449D">
        <w:rPr>
          <w:rFonts w:ascii="Calibri" w:hAnsi="Calibri" w:cs="Calibri"/>
          <w:i/>
          <w:iCs/>
          <w:noProof/>
          <w:szCs w:val="24"/>
        </w:rPr>
        <w:t>82</w:t>
      </w:r>
      <w:r w:rsidRPr="0019449D">
        <w:rPr>
          <w:rFonts w:ascii="Calibri" w:hAnsi="Calibri" w:cs="Calibri"/>
          <w:noProof/>
          <w:szCs w:val="24"/>
        </w:rPr>
        <w:t>(13). https://doi.org/10.18637/jss.v082.i13</w:t>
      </w:r>
    </w:p>
    <w:p w14:paraId="35D2368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Linares, D., &amp; López-Moliner, J. (2016). quickpsy: An R Package to Fit Psychometric Functions for Multiple Groups. </w:t>
      </w:r>
      <w:r w:rsidRPr="0019449D">
        <w:rPr>
          <w:rFonts w:ascii="Calibri" w:hAnsi="Calibri" w:cs="Calibri"/>
          <w:i/>
          <w:iCs/>
          <w:noProof/>
          <w:szCs w:val="24"/>
        </w:rPr>
        <w:t>The R Journal</w:t>
      </w:r>
      <w:r w:rsidRPr="0019449D">
        <w:rPr>
          <w:rFonts w:ascii="Calibri" w:hAnsi="Calibri" w:cs="Calibri"/>
          <w:noProof/>
          <w:szCs w:val="24"/>
        </w:rPr>
        <w:t xml:space="preserve">, </w:t>
      </w:r>
      <w:r w:rsidRPr="0019449D">
        <w:rPr>
          <w:rFonts w:ascii="Calibri" w:hAnsi="Calibri" w:cs="Calibri"/>
          <w:i/>
          <w:iCs/>
          <w:noProof/>
          <w:szCs w:val="24"/>
        </w:rPr>
        <w:t>8</w:t>
      </w:r>
      <w:r w:rsidRPr="0019449D">
        <w:rPr>
          <w:rFonts w:ascii="Calibri" w:hAnsi="Calibri" w:cs="Calibri"/>
          <w:noProof/>
          <w:szCs w:val="24"/>
        </w:rPr>
        <w:t>(1), 122–131. Retrieved from https://journal.r-project.org/archive/2016-1/linares-na.pdf</w:t>
      </w:r>
    </w:p>
    <w:p w14:paraId="5C83B323"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MacNeilage, P. R., Zhang, Z., DeAngelis, G. C., &amp; Angelaki, D. E. (2012). </w:t>
      </w:r>
      <w:r w:rsidRPr="0019449D">
        <w:rPr>
          <w:rFonts w:ascii="Calibri" w:hAnsi="Calibri" w:cs="Calibri"/>
          <w:noProof/>
          <w:szCs w:val="24"/>
        </w:rPr>
        <w:t xml:space="preserve">Vestibular facilitation of optic flow parsing. </w:t>
      </w:r>
      <w:r w:rsidRPr="0019449D">
        <w:rPr>
          <w:rFonts w:ascii="Calibri" w:hAnsi="Calibri" w:cs="Calibri"/>
          <w:i/>
          <w:iCs/>
          <w:noProof/>
          <w:szCs w:val="24"/>
        </w:rPr>
        <w:t>PLoS ONE</w:t>
      </w:r>
      <w:r w:rsidRPr="0019449D">
        <w:rPr>
          <w:rFonts w:ascii="Calibri" w:hAnsi="Calibri" w:cs="Calibri"/>
          <w:noProof/>
          <w:szCs w:val="24"/>
        </w:rPr>
        <w:t xml:space="preserve">, </w:t>
      </w:r>
      <w:r w:rsidRPr="0019449D">
        <w:rPr>
          <w:rFonts w:ascii="Calibri" w:hAnsi="Calibri" w:cs="Calibri"/>
          <w:i/>
          <w:iCs/>
          <w:noProof/>
          <w:szCs w:val="24"/>
        </w:rPr>
        <w:t>7</w:t>
      </w:r>
      <w:r w:rsidRPr="0019449D">
        <w:rPr>
          <w:rFonts w:ascii="Calibri" w:hAnsi="Calibri" w:cs="Calibri"/>
          <w:noProof/>
          <w:szCs w:val="24"/>
        </w:rPr>
        <w:t>(7). https://doi.org/10.1371/journal.pone.0040264</w:t>
      </w:r>
    </w:p>
    <w:p w14:paraId="437C1F7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Maunsell, J. H. R., &amp; Gibson, J. R. (1992). </w:t>
      </w:r>
      <w:r w:rsidRPr="0019449D">
        <w:rPr>
          <w:rFonts w:ascii="Calibri" w:hAnsi="Calibri" w:cs="Calibri"/>
          <w:noProof/>
          <w:szCs w:val="24"/>
        </w:rPr>
        <w:t xml:space="preserve">Visual response latencies in striate cortex of the macaque monkey.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68</w:t>
      </w:r>
      <w:r w:rsidRPr="0019449D">
        <w:rPr>
          <w:rFonts w:ascii="Calibri" w:hAnsi="Calibri" w:cs="Calibri"/>
          <w:noProof/>
          <w:szCs w:val="24"/>
        </w:rPr>
        <w:t>(4), 1332–1344. https://doi.org/10.1152/jn.1992.68.4.1332</w:t>
      </w:r>
    </w:p>
    <w:p w14:paraId="0BD07C64"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Probst, T., Loose, R., Niedeggen, M., &amp; Wist, E. R. (1995). Processing of visual motion direction in the fronto-parallel plane in the stationary or moving observer. </w:t>
      </w:r>
      <w:r w:rsidRPr="0019449D">
        <w:rPr>
          <w:rFonts w:ascii="Calibri" w:hAnsi="Calibri" w:cs="Calibri"/>
          <w:i/>
          <w:iCs/>
          <w:noProof/>
          <w:szCs w:val="24"/>
        </w:rPr>
        <w:t>Behavioural Brain Research</w:t>
      </w:r>
      <w:r w:rsidRPr="0019449D">
        <w:rPr>
          <w:rFonts w:ascii="Calibri" w:hAnsi="Calibri" w:cs="Calibri"/>
          <w:noProof/>
          <w:szCs w:val="24"/>
        </w:rPr>
        <w:t xml:space="preserve">, </w:t>
      </w:r>
      <w:r w:rsidRPr="0019449D">
        <w:rPr>
          <w:rFonts w:ascii="Calibri" w:hAnsi="Calibri" w:cs="Calibri"/>
          <w:i/>
          <w:iCs/>
          <w:noProof/>
          <w:szCs w:val="24"/>
        </w:rPr>
        <w:t>70</w:t>
      </w:r>
      <w:r w:rsidRPr="0019449D">
        <w:rPr>
          <w:rFonts w:ascii="Calibri" w:hAnsi="Calibri" w:cs="Calibri"/>
          <w:noProof/>
          <w:szCs w:val="24"/>
        </w:rPr>
        <w:t>(2), 133–144. https://doi.org/10.1016/0166-4328(95)80003-4</w:t>
      </w:r>
    </w:p>
    <w:p w14:paraId="5840BF7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R Core Team. (2017). </w:t>
      </w:r>
      <w:r w:rsidRPr="0019449D">
        <w:rPr>
          <w:rFonts w:ascii="Calibri" w:hAnsi="Calibri" w:cs="Calibri"/>
          <w:i/>
          <w:iCs/>
          <w:noProof/>
          <w:szCs w:val="24"/>
        </w:rPr>
        <w:t>A Language and Environment for Statistical Computing. R Foundation for Statistical Computing,</w:t>
      </w:r>
      <w:r w:rsidRPr="0019449D">
        <w:rPr>
          <w:rFonts w:ascii="Calibri" w:hAnsi="Calibri" w:cs="Calibri"/>
          <w:noProof/>
          <w:szCs w:val="24"/>
        </w:rPr>
        <w:t>. Retrieved from http://www.r-project.org/.</w:t>
      </w:r>
    </w:p>
    <w:p w14:paraId="46FE792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Redlick, F. P., Jenkin, M., &amp; Harris, L. R. (2001). </w:t>
      </w:r>
      <w:r w:rsidRPr="0019449D">
        <w:rPr>
          <w:rFonts w:ascii="Calibri" w:hAnsi="Calibri" w:cs="Calibri"/>
          <w:noProof/>
          <w:szCs w:val="24"/>
        </w:rPr>
        <w:t xml:space="preserve">Humans can use optic flow to estimate distance of travel.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1</w:t>
      </w:r>
      <w:r w:rsidRPr="0019449D">
        <w:rPr>
          <w:rFonts w:ascii="Calibri" w:hAnsi="Calibri" w:cs="Calibri"/>
          <w:noProof/>
          <w:szCs w:val="24"/>
        </w:rPr>
        <w:t>(2), 213–219. https://doi.org/10.1016/S0042-6989(00)00243-1</w:t>
      </w:r>
    </w:p>
    <w:p w14:paraId="2B7B5C43"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Rushton, S. K., &amp; Warren, P. A. (2005). Moving observers, relative retinal motion and the detection of object movement [2]. </w:t>
      </w:r>
      <w:r w:rsidRPr="0019449D">
        <w:rPr>
          <w:rFonts w:ascii="Calibri" w:hAnsi="Calibri" w:cs="Calibri"/>
          <w:i/>
          <w:iCs/>
          <w:noProof/>
          <w:szCs w:val="24"/>
        </w:rPr>
        <w:t>Current Biology</w:t>
      </w:r>
      <w:r w:rsidRPr="0019449D">
        <w:rPr>
          <w:rFonts w:ascii="Calibri" w:hAnsi="Calibri" w:cs="Calibri"/>
          <w:noProof/>
          <w:szCs w:val="24"/>
        </w:rPr>
        <w:t>, Vol. 15, pp. 542–543. https://doi.org/10.1016/j.cub.2005.07.020</w:t>
      </w:r>
    </w:p>
    <w:p w14:paraId="368F308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Schmolesky, M. T., Wang, Y., Hanes, D. P., Thompson, K. G., Leutgeb, S., Schall, J. D., &amp; Leventhal, A. G. (1998). Signal timing access the macaque visual system.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79</w:t>
      </w:r>
      <w:r w:rsidRPr="0019449D">
        <w:rPr>
          <w:rFonts w:ascii="Calibri" w:hAnsi="Calibri" w:cs="Calibri"/>
          <w:noProof/>
          <w:szCs w:val="24"/>
        </w:rPr>
        <w:t>(6), 3272–3278. https://doi.org/10.1152/jn.1998.79.6.3272</w:t>
      </w:r>
    </w:p>
    <w:p w14:paraId="2E46BCF6"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Spering, M., Schutz, A. C., Braun, D. I., &amp; Gegenfurtner, K. R. (2011). </w:t>
      </w:r>
      <w:r w:rsidRPr="0019449D">
        <w:rPr>
          <w:rFonts w:ascii="Calibri" w:hAnsi="Calibri" w:cs="Calibri"/>
          <w:noProof/>
          <w:szCs w:val="24"/>
        </w:rPr>
        <w:t xml:space="preserve">Keep your eyes on the ball: smooth pursuit eye movements enhance prediction of visual motion.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05</w:t>
      </w:r>
      <w:r w:rsidRPr="0019449D">
        <w:rPr>
          <w:rFonts w:ascii="Calibri" w:hAnsi="Calibri" w:cs="Calibri"/>
          <w:noProof/>
          <w:szCs w:val="24"/>
        </w:rPr>
        <w:t xml:space="preserve">(4), </w:t>
      </w:r>
      <w:r w:rsidRPr="0019449D">
        <w:rPr>
          <w:rFonts w:ascii="Calibri" w:hAnsi="Calibri" w:cs="Calibri"/>
          <w:noProof/>
          <w:szCs w:val="24"/>
        </w:rPr>
        <w:lastRenderedPageBreak/>
        <w:t>1756–1767. https://doi.org/10.1152/jn.00344.2010</w:t>
      </w:r>
    </w:p>
    <w:p w14:paraId="6ACBE921"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Taylor, M. M., &amp; Creelman, C. D. (1967). PEST: Efficient Estimates on Probability Functions. </w:t>
      </w:r>
      <w:r w:rsidRPr="0019449D">
        <w:rPr>
          <w:rFonts w:ascii="Calibri" w:hAnsi="Calibri" w:cs="Calibri"/>
          <w:i/>
          <w:iCs/>
          <w:noProof/>
          <w:szCs w:val="24"/>
        </w:rPr>
        <w:t>The Journal of the Acoustical Society of America</w:t>
      </w:r>
      <w:r w:rsidRPr="0019449D">
        <w:rPr>
          <w:rFonts w:ascii="Calibri" w:hAnsi="Calibri" w:cs="Calibri"/>
          <w:noProof/>
          <w:szCs w:val="24"/>
        </w:rPr>
        <w:t xml:space="preserve">, </w:t>
      </w:r>
      <w:r w:rsidRPr="0019449D">
        <w:rPr>
          <w:rFonts w:ascii="Calibri" w:hAnsi="Calibri" w:cs="Calibri"/>
          <w:i/>
          <w:iCs/>
          <w:noProof/>
          <w:szCs w:val="24"/>
        </w:rPr>
        <w:t>41</w:t>
      </w:r>
      <w:r w:rsidRPr="0019449D">
        <w:rPr>
          <w:rFonts w:ascii="Calibri" w:hAnsi="Calibri" w:cs="Calibri"/>
          <w:noProof/>
          <w:szCs w:val="24"/>
        </w:rPr>
        <w:t>(4A), 782–787. https://doi.org/10.1121/1.1910407</w:t>
      </w:r>
    </w:p>
    <w:p w14:paraId="2BBB86E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Warren, P. A., &amp; Rushton, S. K. (2007). </w:t>
      </w:r>
      <w:r w:rsidRPr="0019449D">
        <w:rPr>
          <w:rFonts w:ascii="Calibri" w:hAnsi="Calibri" w:cs="Calibri"/>
          <w:noProof/>
          <w:szCs w:val="24"/>
        </w:rPr>
        <w:t xml:space="preserve">Perception of object trajectory: Parsing retinal motion into self and object movement components.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7</w:t>
      </w:r>
      <w:r w:rsidRPr="0019449D">
        <w:rPr>
          <w:rFonts w:ascii="Calibri" w:hAnsi="Calibri" w:cs="Calibri"/>
          <w:noProof/>
          <w:szCs w:val="24"/>
        </w:rPr>
        <w:t>(11), 1–11. https://doi.org/10.1167/7.11.2</w:t>
      </w:r>
    </w:p>
    <w:p w14:paraId="543440A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arren, P. A., &amp; Rushton, S. K. (2008). Evidence for flow-parsing in radial flow displays.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8</w:t>
      </w:r>
      <w:r w:rsidRPr="0019449D">
        <w:rPr>
          <w:rFonts w:ascii="Calibri" w:hAnsi="Calibri" w:cs="Calibri"/>
          <w:noProof/>
          <w:szCs w:val="24"/>
        </w:rPr>
        <w:t>(5), 655–663. https://doi.org/10.1016/j.visres.2007.10.023</w:t>
      </w:r>
    </w:p>
    <w:p w14:paraId="73A26CD0"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arren, P. A., &amp; Rushton, S. K. (2009). Perception of scene-relative object movement: Optic flow parsing and the contribution of monocular depth cues.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9</w:t>
      </w:r>
      <w:r w:rsidRPr="0019449D">
        <w:rPr>
          <w:rFonts w:ascii="Calibri" w:hAnsi="Calibri" w:cs="Calibri"/>
          <w:noProof/>
          <w:szCs w:val="24"/>
        </w:rPr>
        <w:t>(11), 1406–1419. https://doi.org/10.1016/j.visres.2009.01.016</w:t>
      </w:r>
    </w:p>
    <w:p w14:paraId="39354F57"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ilkinson, G. N., &amp; Rogers, C. E. (1973). Symbolic Description of Factorial Models for Analysis of Variance. </w:t>
      </w:r>
      <w:r w:rsidRPr="0019449D">
        <w:rPr>
          <w:rFonts w:ascii="Calibri" w:hAnsi="Calibri" w:cs="Calibri"/>
          <w:i/>
          <w:iCs/>
          <w:noProof/>
          <w:szCs w:val="24"/>
        </w:rPr>
        <w:t>Journal of the Royal Statistical Society</w:t>
      </w:r>
      <w:r w:rsidRPr="0019449D">
        <w:rPr>
          <w:rFonts w:ascii="Calibri" w:hAnsi="Calibri" w:cs="Calibri"/>
          <w:noProof/>
          <w:szCs w:val="24"/>
        </w:rPr>
        <w:t xml:space="preserve">, </w:t>
      </w:r>
      <w:r w:rsidRPr="0019449D">
        <w:rPr>
          <w:rFonts w:ascii="Calibri" w:hAnsi="Calibri" w:cs="Calibri"/>
          <w:i/>
          <w:iCs/>
          <w:noProof/>
          <w:szCs w:val="24"/>
        </w:rPr>
        <w:t>22</w:t>
      </w:r>
      <w:r w:rsidRPr="0019449D">
        <w:rPr>
          <w:rFonts w:ascii="Calibri" w:hAnsi="Calibri" w:cs="Calibri"/>
          <w:noProof/>
          <w:szCs w:val="24"/>
        </w:rPr>
        <w:t>(3), 392–399.</w:t>
      </w:r>
    </w:p>
    <w:p w14:paraId="4D31861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rPr>
      </w:pPr>
      <w:r w:rsidRPr="0019449D">
        <w:rPr>
          <w:rFonts w:ascii="Calibri" w:hAnsi="Calibri" w:cs="Calibri"/>
          <w:noProof/>
          <w:szCs w:val="24"/>
        </w:rPr>
        <w:t xml:space="preserve">Zago, M., McIntyre, J., Senot, P., &amp; Lacquaniti, F. (2008). Internal models and prediction of visual gravitational motion.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8</w:t>
      </w:r>
      <w:r w:rsidRPr="0019449D">
        <w:rPr>
          <w:rFonts w:ascii="Calibri" w:hAnsi="Calibri" w:cs="Calibri"/>
          <w:noProof/>
          <w:szCs w:val="24"/>
        </w:rPr>
        <w:t>(14), 1532–1538. https://doi.org/10.1016/j.visres.2008.04.005</w:t>
      </w:r>
    </w:p>
    <w:p w14:paraId="4F232734" w14:textId="1EA7EFB3" w:rsidR="0019449D" w:rsidRPr="00FE0A7E" w:rsidRDefault="0019449D" w:rsidP="00FE0A7E">
      <w:r>
        <w:fldChar w:fldCharType="end"/>
      </w:r>
    </w:p>
    <w:sectPr w:rsidR="0019449D" w:rsidRPr="00FE0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10303"/>
    <w:rsid w:val="0001116F"/>
    <w:rsid w:val="00020609"/>
    <w:rsid w:val="00031667"/>
    <w:rsid w:val="000350A4"/>
    <w:rsid w:val="00050D86"/>
    <w:rsid w:val="00052818"/>
    <w:rsid w:val="000572BE"/>
    <w:rsid w:val="00060CEF"/>
    <w:rsid w:val="00082629"/>
    <w:rsid w:val="00097E54"/>
    <w:rsid w:val="000A13FA"/>
    <w:rsid w:val="000A59CF"/>
    <w:rsid w:val="000A68FF"/>
    <w:rsid w:val="000B33A4"/>
    <w:rsid w:val="000C7B35"/>
    <w:rsid w:val="000D26ED"/>
    <w:rsid w:val="001002F1"/>
    <w:rsid w:val="0010139D"/>
    <w:rsid w:val="00106EAF"/>
    <w:rsid w:val="00110D4F"/>
    <w:rsid w:val="00111717"/>
    <w:rsid w:val="001160A3"/>
    <w:rsid w:val="00116871"/>
    <w:rsid w:val="00122F4D"/>
    <w:rsid w:val="001242E5"/>
    <w:rsid w:val="0012469A"/>
    <w:rsid w:val="001318AB"/>
    <w:rsid w:val="00142A9F"/>
    <w:rsid w:val="0014510B"/>
    <w:rsid w:val="00147AEB"/>
    <w:rsid w:val="00152D44"/>
    <w:rsid w:val="00157764"/>
    <w:rsid w:val="00162084"/>
    <w:rsid w:val="00172AD1"/>
    <w:rsid w:val="00176482"/>
    <w:rsid w:val="0018350B"/>
    <w:rsid w:val="0019449D"/>
    <w:rsid w:val="00196009"/>
    <w:rsid w:val="001A0A6A"/>
    <w:rsid w:val="001A62F6"/>
    <w:rsid w:val="001B41C0"/>
    <w:rsid w:val="001C263B"/>
    <w:rsid w:val="001D582A"/>
    <w:rsid w:val="001F412A"/>
    <w:rsid w:val="00203050"/>
    <w:rsid w:val="0021247F"/>
    <w:rsid w:val="002137E1"/>
    <w:rsid w:val="00214BFF"/>
    <w:rsid w:val="00221120"/>
    <w:rsid w:val="00236E3D"/>
    <w:rsid w:val="00253206"/>
    <w:rsid w:val="00253DC6"/>
    <w:rsid w:val="00257954"/>
    <w:rsid w:val="002608E5"/>
    <w:rsid w:val="00273434"/>
    <w:rsid w:val="00274F73"/>
    <w:rsid w:val="002974B0"/>
    <w:rsid w:val="002D609B"/>
    <w:rsid w:val="002E17FE"/>
    <w:rsid w:val="002F598A"/>
    <w:rsid w:val="00304D6B"/>
    <w:rsid w:val="00305C68"/>
    <w:rsid w:val="0031373F"/>
    <w:rsid w:val="003213CE"/>
    <w:rsid w:val="00343E6C"/>
    <w:rsid w:val="00347888"/>
    <w:rsid w:val="00350A80"/>
    <w:rsid w:val="0035310B"/>
    <w:rsid w:val="00362FDD"/>
    <w:rsid w:val="0036455B"/>
    <w:rsid w:val="003745FC"/>
    <w:rsid w:val="003755F5"/>
    <w:rsid w:val="00375AC1"/>
    <w:rsid w:val="00382584"/>
    <w:rsid w:val="003A5C4D"/>
    <w:rsid w:val="003B4C12"/>
    <w:rsid w:val="003C402E"/>
    <w:rsid w:val="003D44EA"/>
    <w:rsid w:val="003D757B"/>
    <w:rsid w:val="003F0340"/>
    <w:rsid w:val="003F188C"/>
    <w:rsid w:val="003F1DF1"/>
    <w:rsid w:val="003F3EA5"/>
    <w:rsid w:val="0041537B"/>
    <w:rsid w:val="00436AC1"/>
    <w:rsid w:val="0044324C"/>
    <w:rsid w:val="00443AF6"/>
    <w:rsid w:val="00446541"/>
    <w:rsid w:val="00447567"/>
    <w:rsid w:val="00452185"/>
    <w:rsid w:val="00454213"/>
    <w:rsid w:val="00471F4D"/>
    <w:rsid w:val="004764B7"/>
    <w:rsid w:val="00476807"/>
    <w:rsid w:val="0048516D"/>
    <w:rsid w:val="004856E3"/>
    <w:rsid w:val="004960E3"/>
    <w:rsid w:val="004A3B0B"/>
    <w:rsid w:val="004A4D27"/>
    <w:rsid w:val="004B13F7"/>
    <w:rsid w:val="004C7F20"/>
    <w:rsid w:val="004D1AD4"/>
    <w:rsid w:val="004D1F9A"/>
    <w:rsid w:val="004D3AAE"/>
    <w:rsid w:val="004E2466"/>
    <w:rsid w:val="004F62FD"/>
    <w:rsid w:val="004F6C21"/>
    <w:rsid w:val="00507E0A"/>
    <w:rsid w:val="0053369B"/>
    <w:rsid w:val="00541020"/>
    <w:rsid w:val="005519D0"/>
    <w:rsid w:val="00552F17"/>
    <w:rsid w:val="00553D41"/>
    <w:rsid w:val="00556B07"/>
    <w:rsid w:val="00562A10"/>
    <w:rsid w:val="00565274"/>
    <w:rsid w:val="00582A5D"/>
    <w:rsid w:val="005A54A8"/>
    <w:rsid w:val="005B08FA"/>
    <w:rsid w:val="005C4459"/>
    <w:rsid w:val="005C676A"/>
    <w:rsid w:val="005D6746"/>
    <w:rsid w:val="005E5969"/>
    <w:rsid w:val="005F2E35"/>
    <w:rsid w:val="00612B59"/>
    <w:rsid w:val="00622361"/>
    <w:rsid w:val="0063224C"/>
    <w:rsid w:val="00632B2B"/>
    <w:rsid w:val="00633E83"/>
    <w:rsid w:val="006357F4"/>
    <w:rsid w:val="00640315"/>
    <w:rsid w:val="00647E46"/>
    <w:rsid w:val="00652726"/>
    <w:rsid w:val="00652D57"/>
    <w:rsid w:val="00666FD5"/>
    <w:rsid w:val="00667F09"/>
    <w:rsid w:val="006714D3"/>
    <w:rsid w:val="00672E2F"/>
    <w:rsid w:val="00674158"/>
    <w:rsid w:val="00680FC6"/>
    <w:rsid w:val="0068152E"/>
    <w:rsid w:val="00682D07"/>
    <w:rsid w:val="006A1407"/>
    <w:rsid w:val="006B5FA8"/>
    <w:rsid w:val="006C53F1"/>
    <w:rsid w:val="006D3FE7"/>
    <w:rsid w:val="006E2F3C"/>
    <w:rsid w:val="006F23B3"/>
    <w:rsid w:val="00712B64"/>
    <w:rsid w:val="00747D00"/>
    <w:rsid w:val="007539DE"/>
    <w:rsid w:val="00774AE8"/>
    <w:rsid w:val="00777625"/>
    <w:rsid w:val="007859D3"/>
    <w:rsid w:val="007A2239"/>
    <w:rsid w:val="007A3559"/>
    <w:rsid w:val="007C116B"/>
    <w:rsid w:val="007F3C81"/>
    <w:rsid w:val="007F6DF4"/>
    <w:rsid w:val="00806E06"/>
    <w:rsid w:val="008100AD"/>
    <w:rsid w:val="0081086E"/>
    <w:rsid w:val="008132A9"/>
    <w:rsid w:val="00823F3E"/>
    <w:rsid w:val="00827762"/>
    <w:rsid w:val="00834A5C"/>
    <w:rsid w:val="008520FE"/>
    <w:rsid w:val="0086400A"/>
    <w:rsid w:val="008709EC"/>
    <w:rsid w:val="00877693"/>
    <w:rsid w:val="008859C7"/>
    <w:rsid w:val="00891780"/>
    <w:rsid w:val="008A29B7"/>
    <w:rsid w:val="008C0E7D"/>
    <w:rsid w:val="008D4BEE"/>
    <w:rsid w:val="008E1BC8"/>
    <w:rsid w:val="008E476A"/>
    <w:rsid w:val="008E517D"/>
    <w:rsid w:val="008E79ED"/>
    <w:rsid w:val="008F0030"/>
    <w:rsid w:val="008F3E6F"/>
    <w:rsid w:val="00906303"/>
    <w:rsid w:val="00920C26"/>
    <w:rsid w:val="009223B5"/>
    <w:rsid w:val="009274A6"/>
    <w:rsid w:val="00932D63"/>
    <w:rsid w:val="0093675D"/>
    <w:rsid w:val="009375B0"/>
    <w:rsid w:val="00941CCF"/>
    <w:rsid w:val="00952120"/>
    <w:rsid w:val="009525E9"/>
    <w:rsid w:val="0095396D"/>
    <w:rsid w:val="0095499F"/>
    <w:rsid w:val="00960692"/>
    <w:rsid w:val="009636F3"/>
    <w:rsid w:val="0098377F"/>
    <w:rsid w:val="0098404D"/>
    <w:rsid w:val="009858EE"/>
    <w:rsid w:val="009A7B94"/>
    <w:rsid w:val="009C52CE"/>
    <w:rsid w:val="009D027C"/>
    <w:rsid w:val="009D39C1"/>
    <w:rsid w:val="009D3F55"/>
    <w:rsid w:val="009D4DA1"/>
    <w:rsid w:val="009E09F5"/>
    <w:rsid w:val="009E61E7"/>
    <w:rsid w:val="009E782F"/>
    <w:rsid w:val="00A248DC"/>
    <w:rsid w:val="00A24FC2"/>
    <w:rsid w:val="00A27BFB"/>
    <w:rsid w:val="00A32209"/>
    <w:rsid w:val="00A35C3F"/>
    <w:rsid w:val="00A42A9D"/>
    <w:rsid w:val="00A602DC"/>
    <w:rsid w:val="00A73C19"/>
    <w:rsid w:val="00A847BA"/>
    <w:rsid w:val="00AA14BB"/>
    <w:rsid w:val="00AA566A"/>
    <w:rsid w:val="00AB20C8"/>
    <w:rsid w:val="00AC0AB9"/>
    <w:rsid w:val="00AC1992"/>
    <w:rsid w:val="00AC75DA"/>
    <w:rsid w:val="00AD24B0"/>
    <w:rsid w:val="00AD687E"/>
    <w:rsid w:val="00AE3F50"/>
    <w:rsid w:val="00B1187F"/>
    <w:rsid w:val="00B21B63"/>
    <w:rsid w:val="00B27241"/>
    <w:rsid w:val="00B33BDA"/>
    <w:rsid w:val="00B369D1"/>
    <w:rsid w:val="00B728BB"/>
    <w:rsid w:val="00B86540"/>
    <w:rsid w:val="00B968DA"/>
    <w:rsid w:val="00BB703D"/>
    <w:rsid w:val="00BC5738"/>
    <w:rsid w:val="00BD33EC"/>
    <w:rsid w:val="00BF2D09"/>
    <w:rsid w:val="00BF4C78"/>
    <w:rsid w:val="00C041AB"/>
    <w:rsid w:val="00C06A53"/>
    <w:rsid w:val="00C262FD"/>
    <w:rsid w:val="00C425CA"/>
    <w:rsid w:val="00C45173"/>
    <w:rsid w:val="00C504A9"/>
    <w:rsid w:val="00C56B77"/>
    <w:rsid w:val="00C9287E"/>
    <w:rsid w:val="00CA3839"/>
    <w:rsid w:val="00CB0C3D"/>
    <w:rsid w:val="00CB3DC2"/>
    <w:rsid w:val="00CE0D67"/>
    <w:rsid w:val="00CE171D"/>
    <w:rsid w:val="00CE1723"/>
    <w:rsid w:val="00CF0F07"/>
    <w:rsid w:val="00CF194E"/>
    <w:rsid w:val="00CF3025"/>
    <w:rsid w:val="00D050F9"/>
    <w:rsid w:val="00D05260"/>
    <w:rsid w:val="00D13BF7"/>
    <w:rsid w:val="00D254D2"/>
    <w:rsid w:val="00D32638"/>
    <w:rsid w:val="00D369E7"/>
    <w:rsid w:val="00D5279A"/>
    <w:rsid w:val="00D923BA"/>
    <w:rsid w:val="00DB259D"/>
    <w:rsid w:val="00DB294F"/>
    <w:rsid w:val="00DB4979"/>
    <w:rsid w:val="00DC1281"/>
    <w:rsid w:val="00DC362A"/>
    <w:rsid w:val="00DC37C5"/>
    <w:rsid w:val="00DC7138"/>
    <w:rsid w:val="00DD7E25"/>
    <w:rsid w:val="00DE2851"/>
    <w:rsid w:val="00DF2609"/>
    <w:rsid w:val="00E52DEB"/>
    <w:rsid w:val="00E57FD7"/>
    <w:rsid w:val="00E60CCB"/>
    <w:rsid w:val="00E80C03"/>
    <w:rsid w:val="00E8666E"/>
    <w:rsid w:val="00E91586"/>
    <w:rsid w:val="00E9382C"/>
    <w:rsid w:val="00EA54F5"/>
    <w:rsid w:val="00EA6F58"/>
    <w:rsid w:val="00EC1211"/>
    <w:rsid w:val="00EC6B61"/>
    <w:rsid w:val="00ED0B4A"/>
    <w:rsid w:val="00ED4FE7"/>
    <w:rsid w:val="00ED544A"/>
    <w:rsid w:val="00ED7FC6"/>
    <w:rsid w:val="00EF219A"/>
    <w:rsid w:val="00F01003"/>
    <w:rsid w:val="00F063C8"/>
    <w:rsid w:val="00F142EB"/>
    <w:rsid w:val="00F2481E"/>
    <w:rsid w:val="00F32F59"/>
    <w:rsid w:val="00F37278"/>
    <w:rsid w:val="00F41AE3"/>
    <w:rsid w:val="00F5326B"/>
    <w:rsid w:val="00F5360E"/>
    <w:rsid w:val="00F53FF9"/>
    <w:rsid w:val="00F62C60"/>
    <w:rsid w:val="00F63000"/>
    <w:rsid w:val="00F7147C"/>
    <w:rsid w:val="00F71FFD"/>
    <w:rsid w:val="00F80BEC"/>
    <w:rsid w:val="00F81FA2"/>
    <w:rsid w:val="00F90937"/>
    <w:rsid w:val="00F90D97"/>
    <w:rsid w:val="00F961AF"/>
    <w:rsid w:val="00FA2E15"/>
    <w:rsid w:val="00FA5355"/>
    <w:rsid w:val="00FB385F"/>
    <w:rsid w:val="00FB6D00"/>
    <w:rsid w:val="00FC36E8"/>
    <w:rsid w:val="00FC475E"/>
    <w:rsid w:val="00FC5C9E"/>
    <w:rsid w:val="00FD6214"/>
    <w:rsid w:val="00FE0A7E"/>
    <w:rsid w:val="00FE1E34"/>
    <w:rsid w:val="00FE2076"/>
    <w:rsid w:val="00FF33F8"/>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5C253"/>
  <w15:chartTrackingRefBased/>
  <w15:docId w15:val="{FA75050C-4BA0-4234-A209-FE5F319ED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semiHidden/>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semiHidden/>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975897">
      <w:bodyDiv w:val="1"/>
      <w:marLeft w:val="0"/>
      <w:marRight w:val="0"/>
      <w:marTop w:val="0"/>
      <w:marBottom w:val="0"/>
      <w:divBdr>
        <w:top w:val="none" w:sz="0" w:space="0" w:color="auto"/>
        <w:left w:val="none" w:sz="0" w:space="0" w:color="auto"/>
        <w:bottom w:val="none" w:sz="0" w:space="0" w:color="auto"/>
        <w:right w:val="none" w:sz="0" w:space="0" w:color="auto"/>
      </w:divBdr>
    </w:div>
    <w:div w:id="576747840">
      <w:bodyDiv w:val="1"/>
      <w:marLeft w:val="0"/>
      <w:marRight w:val="0"/>
      <w:marTop w:val="0"/>
      <w:marBottom w:val="0"/>
      <w:divBdr>
        <w:top w:val="none" w:sz="0" w:space="0" w:color="auto"/>
        <w:left w:val="none" w:sz="0" w:space="0" w:color="auto"/>
        <w:bottom w:val="none" w:sz="0" w:space="0" w:color="auto"/>
        <w:right w:val="none" w:sz="0" w:space="0" w:color="auto"/>
      </w:divBdr>
    </w:div>
    <w:div w:id="958801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youtube.com/watch?v=7EA21uNC5Rw&amp;ab_channel=Bj%C3%B6rnJ%C3%B6rges" TargetMode="External"/><Relationship Id="rId26" Type="http://schemas.openxmlformats.org/officeDocument/2006/relationships/hyperlink" Target="https://github.com/b-jorges/Predicting-while-Moving/blob/main/Analysis%20Speed%20Estimation.R" TargetMode="External"/><Relationship Id="rId3" Type="http://schemas.openxmlformats.org/officeDocument/2006/relationships/styles" Target="styles.xml"/><Relationship Id="rId21" Type="http://schemas.openxmlformats.org/officeDocument/2006/relationships/hyperlink" Target="https://github.com/b-jorges/Predicting-while-Moving/blob/main/Predictions%20Correlations.R" TargetMode="External"/><Relationship Id="rId7" Type="http://schemas.openxmlformats.org/officeDocument/2006/relationships/hyperlink" Target="https://github.com/b-jorges/Stereotest" TargetMode="External"/><Relationship Id="rId12" Type="http://schemas.openxmlformats.org/officeDocument/2006/relationships/image" Target="media/image2.png"/><Relationship Id="rId17" Type="http://schemas.openxmlformats.org/officeDocument/2006/relationships/hyperlink" Target="https://github.com/b-jorges/Predicting-while-Moving/blob/main/Instructions%20Predicting%20while%20moving.pdf" TargetMode="External"/><Relationship Id="rId25" Type="http://schemas.openxmlformats.org/officeDocument/2006/relationships/hyperlink" Target="https://github.com/b-jorges/Predicting-while-Moving/blob/main/Analysis%20Prediction.R"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youtube.com/watch?v=05JA19xoieY&amp;ab_channel=Bj%C3%B6rnJ%C3%B6rges" TargetMode="External"/><Relationship Id="rId20" Type="http://schemas.openxmlformats.org/officeDocument/2006/relationships/hyperlink" Target="https://github.com/b-jorges/Predicting-while-Moving/blob/main/Analysis%20Speed%20Estimation.R" TargetMode="Externa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youtube.com/watch?v=iAfY7mxEqSI&amp;ab_channel=Bj%C3%B6rnJ%C3%B6rges" TargetMode="External"/><Relationship Id="rId24" Type="http://schemas.openxmlformats.org/officeDocument/2006/relationships/image" Target="media/image8.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jpeg"/><Relationship Id="rId28" Type="http://schemas.openxmlformats.org/officeDocument/2006/relationships/hyperlink" Target="https://github.com/b-jorges/Predicting-while-Moving/blob/main/Power%20Analysis.R" TargetMode="External"/><Relationship Id="rId10" Type="http://schemas.openxmlformats.org/officeDocument/2006/relationships/hyperlink" Target="https://www.youtube.com/watch?v=phratRswyao&amp;ab_channel=Bj%C3%B6rnJ%C3%B6rges" TargetMode="External"/><Relationship Id="rId19" Type="http://schemas.openxmlformats.org/officeDocument/2006/relationships/hyperlink" Target="https://github.com/b-jorges/Predicting-while-Moving/blob/main/Analysis%20Prediction.R" TargetMode="External"/><Relationship Id="rId31" Type="http://schemas.openxmlformats.org/officeDocument/2006/relationships/hyperlink" Target="https://osf.io/eayf7/" TargetMode="External"/><Relationship Id="rId4" Type="http://schemas.openxmlformats.org/officeDocument/2006/relationships/settings" Target="settings.xml"/><Relationship Id="rId9" Type="http://schemas.openxmlformats.org/officeDocument/2006/relationships/hyperlink" Target="https://osf.io/6mz4w/" TargetMode="External"/><Relationship Id="rId14" Type="http://schemas.openxmlformats.org/officeDocument/2006/relationships/image" Target="media/image4.PNG"/><Relationship Id="rId22" Type="http://schemas.openxmlformats.org/officeDocument/2006/relationships/image" Target="media/image6.jpeg"/><Relationship Id="rId27" Type="http://schemas.openxmlformats.org/officeDocument/2006/relationships/hyperlink" Target="https://github.com/b-jorges/Predicting-while-Moving/blob/main/Analysis%20Correlation.R" TargetMode="External"/><Relationship Id="rId30" Type="http://schemas.openxmlformats.org/officeDocument/2006/relationships/hyperlink" Target="https://github.com/b-jorges/Predicting-while-Moving/" TargetMode="External"/><Relationship Id="rId8" Type="http://schemas.openxmlformats.org/officeDocument/2006/relationships/hyperlink" Target="https://osf.io/gakp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9</TotalTime>
  <Pages>15</Pages>
  <Words>19142</Words>
  <Characters>109115</Characters>
  <Application>Microsoft Office Word</Application>
  <DocSecurity>0</DocSecurity>
  <Lines>909</Lines>
  <Paragraphs>2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43</cp:revision>
  <dcterms:created xsi:type="dcterms:W3CDTF">2021-08-05T08:07:00Z</dcterms:created>
  <dcterms:modified xsi:type="dcterms:W3CDTF">2021-10-2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